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docProps/core.xml" ContentType="application/vnd.openxmlformats-package.core-properties+xml"/>
  <Override PartName="/docProps/app.xml" ContentType="application/vnd.openxmlformats-officedocument.extended-properties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15B5C89" w14:textId="77777777" w:rsidR="00B80C98" w:rsidRPr="00421B37" w:rsidRDefault="00B80C98" w:rsidP="00B80C98">
      <w:pPr>
        <w:spacing w:line="360" w:lineRule="auto"/>
        <w:rPr>
          <w:rFonts w:ascii="Arial" w:hAnsi="Arial" w:cs="Arial"/>
          <w:b/>
          <w:bCs/>
        </w:rPr>
      </w:pPr>
      <w:r w:rsidRPr="00421B37">
        <w:rPr>
          <w:rFonts w:ascii="Arial" w:hAnsi="Arial" w:cs="Arial"/>
          <w:b/>
          <w:bCs/>
        </w:rPr>
        <w:t>SUPPLEMENTARY MATERIAL</w:t>
      </w:r>
    </w:p>
    <w:p w14:paraId="68F9C54A" w14:textId="4B281AF7" w:rsidR="00B80C98" w:rsidRPr="0069783D" w:rsidRDefault="00B80C98" w:rsidP="00B80C98">
      <w:pPr>
        <w:spacing w:line="360" w:lineRule="auto"/>
        <w:rPr>
          <w:rFonts w:ascii="Arial" w:hAnsi="Arial" w:cs="Arial"/>
        </w:rPr>
      </w:pPr>
      <w:bookmarkStart w:id="0" w:name="_Ref145409876"/>
      <w:r w:rsidRPr="00421B37">
        <w:rPr>
          <w:rFonts w:ascii="Arial" w:hAnsi="Arial" w:cs="Arial"/>
        </w:rPr>
        <w:t xml:space="preserve">Supplementary Material </w:t>
      </w:r>
      <w:r w:rsidRPr="00421B37">
        <w:rPr>
          <w:rFonts w:ascii="Arial" w:hAnsi="Arial" w:cs="Arial"/>
        </w:rPr>
        <w:fldChar w:fldCharType="begin"/>
      </w:r>
      <w:r w:rsidRPr="00421B37">
        <w:rPr>
          <w:rFonts w:ascii="Arial" w:hAnsi="Arial" w:cs="Arial"/>
        </w:rPr>
        <w:instrText xml:space="preserve"> SEQ Supplementary_Material \* ARABIC </w:instrText>
      </w:r>
      <w:r w:rsidRPr="00421B37">
        <w:rPr>
          <w:rFonts w:ascii="Arial" w:hAnsi="Arial" w:cs="Arial"/>
        </w:rPr>
        <w:fldChar w:fldCharType="separate"/>
      </w:r>
      <w:r w:rsidR="00EB4D28">
        <w:rPr>
          <w:rFonts w:ascii="Arial" w:hAnsi="Arial" w:cs="Arial"/>
          <w:noProof/>
        </w:rPr>
        <w:t>1</w:t>
      </w:r>
      <w:r w:rsidRPr="00421B37">
        <w:rPr>
          <w:rFonts w:ascii="Arial" w:hAnsi="Arial" w:cs="Arial"/>
        </w:rPr>
        <w:fldChar w:fldCharType="end"/>
      </w:r>
      <w:bookmarkEnd w:id="0"/>
      <w:r w:rsidRPr="00421B37">
        <w:rPr>
          <w:rFonts w:ascii="Arial" w:hAnsi="Arial" w:cs="Arial"/>
        </w:rPr>
        <w:t xml:space="preserve">. </w:t>
      </w:r>
      <w:r w:rsidRPr="00047A41">
        <w:rPr>
          <w:rFonts w:ascii="Arial" w:hAnsi="Arial" w:cs="Arial"/>
        </w:rPr>
        <w:t>Summary statistics (mean, standard deviation, minimum, 25th percentile, median, 75th percentile, maximum) of lake catchment characteristics and physicochemical variables used as predictor variables for bacterial pathogen communities.</w:t>
      </w:r>
    </w:p>
    <w:tbl>
      <w:tblPr>
        <w:tblW w:w="12773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4383"/>
        <w:gridCol w:w="1131"/>
        <w:gridCol w:w="1058"/>
        <w:gridCol w:w="1058"/>
        <w:gridCol w:w="887"/>
        <w:gridCol w:w="936"/>
        <w:gridCol w:w="1046"/>
        <w:gridCol w:w="1058"/>
        <w:gridCol w:w="1216"/>
      </w:tblGrid>
      <w:tr w:rsidR="00B80C98" w:rsidRPr="00D43D96" w14:paraId="2938BC8C" w14:textId="77777777" w:rsidTr="00E96735">
        <w:trPr>
          <w:trHeight w:val="300"/>
        </w:trPr>
        <w:tc>
          <w:tcPr>
            <w:tcW w:w="4383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</w:tcPr>
          <w:p w14:paraId="511299B3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</w:p>
        </w:tc>
        <w:tc>
          <w:tcPr>
            <w:tcW w:w="113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19F3E7E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</w:p>
        </w:tc>
        <w:tc>
          <w:tcPr>
            <w:tcW w:w="1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2D5923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ean</w:t>
            </w:r>
          </w:p>
        </w:tc>
        <w:tc>
          <w:tcPr>
            <w:tcW w:w="1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C18D1A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.D.</w:t>
            </w:r>
          </w:p>
        </w:tc>
        <w:tc>
          <w:tcPr>
            <w:tcW w:w="8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74EDBCF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in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.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538B56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25</w:t>
            </w: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B1534E3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Median </w:t>
            </w:r>
          </w:p>
        </w:tc>
        <w:tc>
          <w:tcPr>
            <w:tcW w:w="105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9ACFB8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75</w:t>
            </w:r>
          </w:p>
        </w:tc>
        <w:tc>
          <w:tcPr>
            <w:tcW w:w="12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1F84DB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aximum</w:t>
            </w:r>
          </w:p>
        </w:tc>
      </w:tr>
      <w:tr w:rsidR="00B80C98" w:rsidRPr="00D43D96" w14:paraId="29511527" w14:textId="77777777" w:rsidTr="00E96735">
        <w:trPr>
          <w:trHeight w:val="300"/>
        </w:trPr>
        <w:tc>
          <w:tcPr>
            <w:tcW w:w="4383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00A60B6C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Total 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N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itrogen (mg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</w:t>
            </w:r>
            <w:r w:rsidRPr="008A6F3D">
              <w:rPr>
                <w:rFonts w:ascii="Arial" w:eastAsia="Times New Roman" w:hAnsi="Arial" w:cs="Arial"/>
                <w:color w:val="000000"/>
                <w:kern w:val="0"/>
                <w:vertAlign w:val="superscript"/>
                <w14:ligatures w14:val="none"/>
              </w:rPr>
              <w:t>-3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)</w:t>
            </w:r>
          </w:p>
        </w:tc>
        <w:tc>
          <w:tcPr>
            <w:tcW w:w="113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0E96D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81</w:t>
            </w:r>
          </w:p>
        </w:tc>
        <w:tc>
          <w:tcPr>
            <w:tcW w:w="10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7E779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.09</w:t>
            </w:r>
          </w:p>
        </w:tc>
        <w:tc>
          <w:tcPr>
            <w:tcW w:w="10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7C920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74</w:t>
            </w:r>
          </w:p>
        </w:tc>
        <w:tc>
          <w:tcPr>
            <w:tcW w:w="8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BA4FE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06</w:t>
            </w:r>
          </w:p>
        </w:tc>
        <w:tc>
          <w:tcPr>
            <w:tcW w:w="93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59259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58</w:t>
            </w:r>
          </w:p>
        </w:tc>
        <w:tc>
          <w:tcPr>
            <w:tcW w:w="104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C0D4A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91</w:t>
            </w:r>
          </w:p>
        </w:tc>
        <w:tc>
          <w:tcPr>
            <w:tcW w:w="105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6A91F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.6</w:t>
            </w:r>
          </w:p>
        </w:tc>
        <w:tc>
          <w:tcPr>
            <w:tcW w:w="121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2F0E9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.3</w:t>
            </w:r>
          </w:p>
        </w:tc>
      </w:tr>
      <w:tr w:rsidR="00B80C98" w:rsidRPr="00D43D96" w14:paraId="37FCDC60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</w:tcPr>
          <w:p w14:paraId="26A55256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Total 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P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hosphorus (mg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:vertAlign w:val="superscript"/>
                <w14:ligatures w14:val="none"/>
              </w:rPr>
              <w:t>-3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46690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75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F7A6D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518.15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898D1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934.1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4B4F03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3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2EBB2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907.5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9020D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295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08643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812.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B9480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5430</w:t>
            </w:r>
          </w:p>
        </w:tc>
      </w:tr>
      <w:tr w:rsidR="00B80C98" w:rsidRPr="00D43D96" w14:paraId="3D5ABAAE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</w:tcPr>
          <w:p w14:paraId="7A9F1BAC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High productivity grassland (% catchment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59CA8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7A696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4.62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E7BE4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7.3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3CAE5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B90C7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DF71D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4.96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DDEB1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71.0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4E6E6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00</w:t>
            </w:r>
          </w:p>
        </w:tc>
      </w:tr>
      <w:tr w:rsidR="00B80C98" w:rsidRPr="00D43D96" w14:paraId="7432412E" w14:textId="77777777" w:rsidTr="00E96735">
        <w:trPr>
          <w:trHeight w:val="638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</w:tcPr>
          <w:p w14:paraId="5CB876BB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Low productivity grassland (% catchment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FD5C0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7FD38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7.02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A1859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7.3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4E15A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61D6C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3AF5F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BA228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.86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8BFC9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00</w:t>
            </w:r>
          </w:p>
        </w:tc>
      </w:tr>
      <w:tr w:rsidR="00B80C98" w:rsidRPr="00D43D96" w14:paraId="4E6ED17B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</w:tcPr>
          <w:p w14:paraId="46FB86A2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Latitude (decimal degree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8D7AF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71E74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-41.28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825B9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.5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C2564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-46.59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3387B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-44.53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AA7A4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-42.18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E1A11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-38.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2ACFB2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-34.45</w:t>
            </w:r>
          </w:p>
        </w:tc>
      </w:tr>
      <w:tr w:rsidR="00B80C98" w:rsidRPr="00D43D96" w14:paraId="4650589E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</w:tcPr>
          <w:p w14:paraId="0C673228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Altitude (m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BCD2B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AE401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89.94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9DE19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467.4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A0F92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40724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8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2C546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71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6D610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674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EF02A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839</w:t>
            </w:r>
          </w:p>
        </w:tc>
      </w:tr>
      <w:tr w:rsidR="00B80C98" w:rsidRPr="00D43D96" w14:paraId="0CA24462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</w:tcPr>
          <w:p w14:paraId="13648BAE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Lake 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a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rea (ha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F435E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0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D8269E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647.65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E6174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382.95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D61C0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BEEF3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7.2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A9ED8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7.6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C91A6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65.8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C443A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4296.6</w:t>
            </w:r>
          </w:p>
        </w:tc>
      </w:tr>
      <w:tr w:rsidR="00B80C98" w:rsidRPr="00D43D96" w14:paraId="1EF76502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</w:tcPr>
          <w:p w14:paraId="482618E0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Secchi disk (m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528D5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1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4C5CF5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.61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6D3EF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.16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D42C1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05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6B22B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.01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DDD1C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.79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84B92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5.07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87F60E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6</w:t>
            </w:r>
          </w:p>
        </w:tc>
      </w:tr>
      <w:tr w:rsidR="00B80C98" w:rsidRPr="00D43D96" w14:paraId="77396D29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</w:tcPr>
          <w:p w14:paraId="13EAC330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Chlorophyll-</w:t>
            </w:r>
            <w:r w:rsidRPr="00FB4328">
              <w:rPr>
                <w:rFonts w:ascii="Arial" w:eastAsia="Times New Roman" w:hAnsi="Arial" w:cs="Arial"/>
                <w:i/>
                <w:iCs/>
                <w:color w:val="000000"/>
                <w:kern w:val="0"/>
                <w14:ligatures w14:val="none"/>
              </w:rPr>
              <w:t>a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(mg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</w:t>
            </w:r>
            <w:r w:rsidRPr="00D43D96">
              <w:rPr>
                <w:rFonts w:ascii="Arial" w:eastAsia="Arial" w:hAnsi="Arial" w:cs="Arial"/>
                <w:color w:val="000000"/>
                <w:kern w:val="0"/>
                <w:vertAlign w:val="superscript"/>
                <w14:ligatures w14:val="none"/>
              </w:rPr>
              <w:t>-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:vertAlign w:val="superscript"/>
                <w14:ligatures w14:val="none"/>
              </w:rPr>
              <w:t>3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ECA87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3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C5876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01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A8248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0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4CEB6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AEBB1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0BB65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1E038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0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3859B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14</w:t>
            </w:r>
          </w:p>
        </w:tc>
      </w:tr>
      <w:tr w:rsidR="00B80C98" w:rsidRPr="00D43D96" w14:paraId="433C4035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  <w:vAlign w:val="bottom"/>
          </w:tcPr>
          <w:p w14:paraId="711DC6A3" w14:textId="77777777" w:rsidR="00B80C98" w:rsidRPr="007E50D9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7E50D9">
              <w:rPr>
                <w:rFonts w:ascii="Arial" w:hAnsi="Arial" w:cs="Arial"/>
              </w:rPr>
              <w:t>Dissolved organic carbon (</w:t>
            </w: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g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 xml:space="preserve"> </w:t>
            </w: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m</w:t>
            </w:r>
            <w:r w:rsidRPr="007E50D9">
              <w:rPr>
                <w:rFonts w:ascii="Arial" w:eastAsia="Arial" w:hAnsi="Arial" w:cs="Arial"/>
                <w:color w:val="000000"/>
                <w:kern w:val="0"/>
                <w:vertAlign w:val="superscript"/>
                <w14:ligatures w14:val="none"/>
              </w:rPr>
              <w:t>-</w:t>
            </w:r>
            <w:r w:rsidRPr="007E50D9">
              <w:rPr>
                <w:rFonts w:ascii="Arial" w:eastAsia="Times New Roman" w:hAnsi="Arial" w:cs="Arial"/>
                <w:color w:val="000000"/>
                <w:kern w:val="0"/>
                <w:vertAlign w:val="superscript"/>
                <w14:ligatures w14:val="none"/>
              </w:rPr>
              <w:t>3</w:t>
            </w: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A4817" w14:textId="77777777" w:rsidR="00B80C98" w:rsidRPr="007E50D9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4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C4AFD" w14:textId="77777777" w:rsidR="00B80C98" w:rsidRPr="007E50D9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7.74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57AF8" w14:textId="77777777" w:rsidR="00B80C98" w:rsidRPr="007E50D9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4.03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B3243" w14:textId="77777777" w:rsidR="00B80C98" w:rsidRPr="007E50D9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25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4410E" w14:textId="77777777" w:rsidR="00B80C98" w:rsidRPr="007E50D9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.9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094B9" w14:textId="77777777" w:rsidR="00B80C98" w:rsidRPr="007E50D9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4.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6407F" w14:textId="77777777" w:rsidR="00B80C98" w:rsidRPr="007E50D9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9.2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4FFF5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7E50D9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08</w:t>
            </w:r>
          </w:p>
        </w:tc>
      </w:tr>
      <w:tr w:rsidR="00B80C98" w:rsidRPr="00D43D96" w14:paraId="20024E5E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</w:tcPr>
          <w:p w14:paraId="797801CC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>
              <w:rPr>
                <w:rFonts w:ascii="Arial" w:hAnsi="Arial" w:cs="Arial"/>
              </w:rPr>
              <w:t>M</w:t>
            </w:r>
            <w:r w:rsidRPr="00816849">
              <w:rPr>
                <w:rFonts w:ascii="Arial" w:hAnsi="Arial" w:cs="Arial"/>
              </w:rPr>
              <w:t>ax</w:t>
            </w:r>
            <w:r>
              <w:rPr>
                <w:rFonts w:ascii="Arial" w:hAnsi="Arial" w:cs="Arial"/>
              </w:rPr>
              <w:t xml:space="preserve">imum </w:t>
            </w:r>
            <w:r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d</w:t>
            </w: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epth (m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9F96E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2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2B06D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7.07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0719AB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3.5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08751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2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4123C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.65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C392C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9.8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A41B8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1.35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82FE6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00</w:t>
            </w:r>
          </w:p>
        </w:tc>
      </w:tr>
      <w:tr w:rsidR="00B80C98" w:rsidRPr="00D43D96" w14:paraId="065FEFF9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nil"/>
              <w:right w:val="nil"/>
            </w:tcBorders>
          </w:tcPr>
          <w:p w14:paraId="13852E63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Forestry (% catchment)</w:t>
            </w:r>
          </w:p>
        </w:tc>
        <w:tc>
          <w:tcPr>
            <w:tcW w:w="113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15551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2FDF7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7.63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591D2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8.02</w:t>
            </w:r>
          </w:p>
        </w:tc>
        <w:tc>
          <w:tcPr>
            <w:tcW w:w="8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7FBC1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93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20C7A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4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59DC7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.21</w:t>
            </w:r>
          </w:p>
        </w:tc>
        <w:tc>
          <w:tcPr>
            <w:tcW w:w="105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2C5FE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5.21</w: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26DED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97.76</w:t>
            </w:r>
          </w:p>
        </w:tc>
      </w:tr>
      <w:tr w:rsidR="00B80C98" w:rsidRPr="00D43D96" w14:paraId="023E0DC8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right w:val="nil"/>
            </w:tcBorders>
          </w:tcPr>
          <w:p w14:paraId="2985D2E3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Native (% catchment)</w:t>
            </w:r>
          </w:p>
        </w:tc>
        <w:tc>
          <w:tcPr>
            <w:tcW w:w="113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8277C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0F6B6F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8.04</w:t>
            </w:r>
          </w:p>
        </w:tc>
        <w:tc>
          <w:tcPr>
            <w:tcW w:w="10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93B51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7.15</w:t>
            </w:r>
          </w:p>
        </w:tc>
        <w:tc>
          <w:tcPr>
            <w:tcW w:w="887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582E5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93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B5752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.79</w:t>
            </w:r>
          </w:p>
        </w:tc>
        <w:tc>
          <w:tcPr>
            <w:tcW w:w="104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1AD3F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6.69</w:t>
            </w:r>
          </w:p>
        </w:tc>
        <w:tc>
          <w:tcPr>
            <w:tcW w:w="105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01629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75.98</w:t>
            </w:r>
          </w:p>
        </w:tc>
        <w:tc>
          <w:tcPr>
            <w:tcW w:w="121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F1FA6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100</w:t>
            </w:r>
          </w:p>
        </w:tc>
      </w:tr>
      <w:tr w:rsidR="00B80C98" w:rsidRPr="00D43D96" w14:paraId="4EE7DC26" w14:textId="77777777" w:rsidTr="00E96735">
        <w:trPr>
          <w:trHeight w:val="300"/>
        </w:trPr>
        <w:tc>
          <w:tcPr>
            <w:tcW w:w="4383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21A3697B" w14:textId="77777777" w:rsidR="00B80C98" w:rsidRPr="00D43D96" w:rsidRDefault="00B80C98" w:rsidP="00E96735">
            <w:pPr>
              <w:spacing w:after="0" w:line="360" w:lineRule="auto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Distance to road (m)</w:t>
            </w:r>
          </w:p>
        </w:tc>
        <w:tc>
          <w:tcPr>
            <w:tcW w:w="113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125387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0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1B233A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225.31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236952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5683.76</w:t>
            </w:r>
          </w:p>
        </w:tc>
        <w:tc>
          <w:tcPr>
            <w:tcW w:w="8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8C555D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.92</w:t>
            </w:r>
          </w:p>
        </w:tc>
        <w:tc>
          <w:tcPr>
            <w:tcW w:w="93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B3C42D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393.12</w:t>
            </w:r>
          </w:p>
        </w:tc>
        <w:tc>
          <w:tcPr>
            <w:tcW w:w="104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D79C1B3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885.57</w:t>
            </w:r>
          </w:p>
        </w:tc>
        <w:tc>
          <w:tcPr>
            <w:tcW w:w="105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08B137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2954.05</w: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8365DE" w14:textId="77777777" w:rsidR="00B80C98" w:rsidRPr="00D43D96" w:rsidRDefault="00B80C98" w:rsidP="00E96735">
            <w:pPr>
              <w:spacing w:after="0" w:line="360" w:lineRule="auto"/>
              <w:jc w:val="right"/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</w:pPr>
            <w:r w:rsidRPr="00D43D96">
              <w:rPr>
                <w:rFonts w:ascii="Arial" w:eastAsia="Times New Roman" w:hAnsi="Arial" w:cs="Arial"/>
                <w:color w:val="000000"/>
                <w:kern w:val="0"/>
                <w14:ligatures w14:val="none"/>
              </w:rPr>
              <w:t>41474.91</w:t>
            </w:r>
          </w:p>
        </w:tc>
      </w:tr>
    </w:tbl>
    <w:p w14:paraId="2FF58A3A" w14:textId="77777777" w:rsidR="00B80C98" w:rsidRDefault="00B80C98" w:rsidP="00B80C98">
      <w:pPr>
        <w:spacing w:line="360" w:lineRule="auto"/>
        <w:rPr>
          <w:rFonts w:ascii="Arial" w:hAnsi="Arial" w:cs="Arial"/>
          <w:b/>
          <w:bCs/>
        </w:rPr>
        <w:sectPr w:rsidR="00B80C98" w:rsidSect="00B80C98">
          <w:pgSz w:w="15840" w:h="12240" w:orient="landscape"/>
          <w:pgMar w:top="1440" w:right="1440" w:bottom="1440" w:left="1440" w:header="720" w:footer="720" w:gutter="0"/>
          <w:cols w:space="720"/>
          <w:docGrid w:linePitch="360"/>
        </w:sectPr>
      </w:pPr>
    </w:p>
    <w:p w14:paraId="79C4A68A" w14:textId="502CCF4F" w:rsidR="00B80C98" w:rsidRDefault="00B80C98" w:rsidP="00B80C98">
      <w:pPr>
        <w:rPr>
          <w:rFonts w:ascii="Arial" w:hAnsi="Arial" w:cs="Arial"/>
        </w:rPr>
      </w:pPr>
      <w:bookmarkStart w:id="1" w:name="_Ref168408550"/>
      <w:bookmarkStart w:id="2" w:name="_Ref161741455"/>
      <w:r w:rsidRPr="00421B37">
        <w:rPr>
          <w:rFonts w:ascii="Arial" w:hAnsi="Arial" w:cs="Arial"/>
        </w:rPr>
        <w:lastRenderedPageBreak/>
        <w:t xml:space="preserve">Supplementary Material </w:t>
      </w:r>
      <w:r w:rsidRPr="00421B37">
        <w:rPr>
          <w:rFonts w:ascii="Arial" w:hAnsi="Arial" w:cs="Arial"/>
        </w:rPr>
        <w:fldChar w:fldCharType="begin"/>
      </w:r>
      <w:r w:rsidRPr="00421B37">
        <w:rPr>
          <w:rFonts w:ascii="Arial" w:hAnsi="Arial" w:cs="Arial"/>
        </w:rPr>
        <w:instrText xml:space="preserve"> SEQ Supplementary_Material \* ARABIC </w:instrText>
      </w:r>
      <w:r w:rsidRPr="00421B37">
        <w:rPr>
          <w:rFonts w:ascii="Arial" w:hAnsi="Arial" w:cs="Arial"/>
        </w:rPr>
        <w:fldChar w:fldCharType="separate"/>
      </w:r>
      <w:r w:rsidR="00EB4D28">
        <w:rPr>
          <w:rFonts w:ascii="Arial" w:hAnsi="Arial" w:cs="Arial"/>
          <w:noProof/>
        </w:rPr>
        <w:t>2</w:t>
      </w:r>
      <w:r w:rsidRPr="00421B37">
        <w:rPr>
          <w:rFonts w:ascii="Arial" w:hAnsi="Arial" w:cs="Arial"/>
        </w:rPr>
        <w:fldChar w:fldCharType="end"/>
      </w:r>
      <w:bookmarkEnd w:id="1"/>
      <w:r w:rsidRPr="00421B37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List of putative bacterial pathogens (Order, Family and species) </w:t>
      </w:r>
      <w:r w:rsidRPr="00421B37">
        <w:rPr>
          <w:rFonts w:ascii="Arial" w:hAnsi="Arial" w:cs="Arial"/>
        </w:rPr>
        <w:t>detected in lake sediment and water samples</w:t>
      </w:r>
      <w:r>
        <w:rPr>
          <w:rFonts w:ascii="Arial" w:hAnsi="Arial" w:cs="Arial"/>
        </w:rPr>
        <w:t xml:space="preserve">. Pathogen ASVs </w:t>
      </w:r>
      <w:r w:rsidRPr="00421B37">
        <w:rPr>
          <w:rFonts w:ascii="Arial" w:hAnsi="Arial" w:cs="Arial"/>
        </w:rPr>
        <w:t xml:space="preserve">were filtered from the whole bacterial community dataset based on the </w:t>
      </w:r>
      <w:r>
        <w:rPr>
          <w:rFonts w:ascii="Arial" w:hAnsi="Arial" w:cs="Arial"/>
        </w:rPr>
        <w:t>m</w:t>
      </w:r>
      <w:r w:rsidRPr="004F6BDB">
        <w:rPr>
          <w:rFonts w:ascii="Arial" w:hAnsi="Arial" w:cs="Arial"/>
        </w:rPr>
        <w:t xml:space="preserve">ultiple bacterial pathogen detection </w:t>
      </w:r>
      <w:r>
        <w:rPr>
          <w:rFonts w:ascii="Arial" w:hAnsi="Arial" w:cs="Arial"/>
        </w:rPr>
        <w:t xml:space="preserve">pipeline and database </w:t>
      </w:r>
      <w:r w:rsidRPr="00421B37">
        <w:rPr>
          <w:rFonts w:ascii="Arial" w:hAnsi="Arial" w:cs="Arial"/>
        </w:rPr>
        <w:t xml:space="preserve">provided by Yang et al. </w:t>
      </w:r>
      <w:r w:rsidRPr="00421B37">
        <w:rPr>
          <w:rFonts w:ascii="Arial" w:hAnsi="Arial" w:cs="Arial"/>
        </w:rPr>
        <w:fldChar w:fldCharType="begin"/>
      </w:r>
      <w:r>
        <w:rPr>
          <w:rFonts w:ascii="Arial" w:hAnsi="Arial" w:cs="Arial"/>
        </w:rPr>
        <w:instrText xml:space="preserve"> ADDIN EN.CITE &lt;EndNote&gt;&lt;Cite ExcludeAuth="1"&gt;&lt;Author&gt;Yang&lt;/Author&gt;&lt;Year&gt;2023&lt;/Year&gt;&lt;RecNum&gt;3852&lt;/RecNum&gt;&lt;DisplayText&gt;&lt;style face="superscript"&gt;37&lt;/style&gt;&lt;/DisplayText&gt;&lt;record&gt;&lt;rec-number&gt;3852&lt;/rec-number&gt;&lt;foreign-keys&gt;&lt;key app="EN" db-id="spd255xfdp0vfneaa0fp9w5l9vtppwfxxwpv" timestamp="1694402212"&gt;3852&lt;/key&gt;&lt;/foreign-keys&gt;&lt;ref-type name="Journal Article"&gt;17&lt;/ref-type&gt;&lt;contributors&gt;&lt;authors&gt;&lt;author&gt;Yang, Xinrun&lt;/author&gt;&lt;author&gt;Jiang, Gaofei&lt;/author&gt;&lt;author&gt;Zhang, Yaozhong&lt;/author&gt;&lt;author&gt;Wang, Ningqi&lt;/author&gt;&lt;author&gt;Zhang, Yuling&lt;/author&gt;&lt;author&gt;Wang, Xiaofang&lt;/author&gt;&lt;author&gt;Zhao, Fang-Jie&lt;/author&gt;&lt;author&gt;Xu, Yangchun&lt;/author&gt;&lt;author&gt;Shen, Qirong&lt;/author&gt;&lt;author&gt;Wei, Zhong&lt;/author&gt;&lt;/authors&gt;&lt;/contributors&gt;&lt;titles&gt;&lt;title&gt;MBPD: A multiple bacterial pathogen detection pipeline for One Health practices&lt;/title&gt;&lt;secondary-title&gt;iMeta&lt;/secondary-title&gt;&lt;/titles&gt;&lt;periodical&gt;&lt;full-title&gt;iMeta&lt;/full-title&gt;&lt;/periodical&gt;&lt;pages&gt;e82&lt;/pages&gt;&lt;volume&gt;2&lt;/volume&gt;&lt;number&gt;1&lt;/number&gt;&lt;dates&gt;&lt;year&gt;2023&lt;/year&gt;&lt;/dates&gt;&lt;isbn&gt;2770-596X&lt;/isbn&gt;&lt;urls&gt;&lt;related-urls&gt;&lt;url&gt;https://onlinelibrary.wiley.com/doi/abs/10.1002/imt2.82&lt;/url&gt;&lt;/related-urls&gt;&lt;/urls&gt;&lt;electronic-resource-num&gt;https://doi.org/10.1002/imt2.82&lt;/electronic-resource-num&gt;&lt;/record&gt;&lt;/Cite&gt;&lt;/EndNote&gt;</w:instrText>
      </w:r>
      <w:r w:rsidRPr="00421B37">
        <w:rPr>
          <w:rFonts w:ascii="Arial" w:hAnsi="Arial" w:cs="Arial"/>
        </w:rPr>
        <w:fldChar w:fldCharType="separate"/>
      </w:r>
      <w:r w:rsidRPr="00BD6080">
        <w:rPr>
          <w:rFonts w:ascii="Arial" w:hAnsi="Arial" w:cs="Arial"/>
          <w:noProof/>
          <w:vertAlign w:val="superscript"/>
        </w:rPr>
        <w:t>37</w:t>
      </w:r>
      <w:r w:rsidRPr="00421B37">
        <w:rPr>
          <w:rFonts w:ascii="Arial" w:hAnsi="Arial" w:cs="Arial"/>
        </w:rPr>
        <w:fldChar w:fldCharType="end"/>
      </w:r>
      <w:r>
        <w:rPr>
          <w:rFonts w:ascii="Arial" w:hAnsi="Arial" w:cs="Arial"/>
        </w:rPr>
        <w:t xml:space="preserve"> </w:t>
      </w:r>
      <w:r w:rsidRPr="0038142A">
        <w:rPr>
          <w:rFonts w:ascii="Arial" w:hAnsi="Arial" w:cs="Arial"/>
          <w:color w:val="000000"/>
          <w:shd w:val="clear" w:color="auto" w:fill="FFFFFF"/>
        </w:rPr>
        <w:t>available at</w:t>
      </w:r>
      <w:r>
        <w:rPr>
          <w:rFonts w:ascii="Arial" w:hAnsi="Arial" w:cs="Arial"/>
          <w:color w:val="000000"/>
          <w:shd w:val="clear" w:color="auto" w:fill="FFFFFF"/>
        </w:rPr>
        <w:t xml:space="preserve"> </w:t>
      </w:r>
      <w:hyperlink r:id="rId5" w:history="1">
        <w:r w:rsidRPr="006412CF">
          <w:rPr>
            <w:rStyle w:val="Hyperlink"/>
            <w:rFonts w:ascii="Arial" w:hAnsi="Arial" w:cs="Arial"/>
            <w:shd w:val="clear" w:color="auto" w:fill="FFFFFF"/>
          </w:rPr>
          <w:t>https://github.com/LorMeBioAI/MBPD</w:t>
        </w:r>
      </w:hyperlink>
      <w:r w:rsidRPr="0038142A">
        <w:rPr>
          <w:rFonts w:ascii="Arial" w:hAnsi="Arial" w:cs="Arial"/>
        </w:rPr>
        <w:t>.</w:t>
      </w:r>
    </w:p>
    <w:tbl>
      <w:tblPr>
        <w:tblW w:w="10114" w:type="dxa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2587"/>
        <w:gridCol w:w="2342"/>
        <w:gridCol w:w="5185"/>
      </w:tblGrid>
      <w:tr w:rsidR="00B80C98" w:rsidRPr="008F6FA7" w14:paraId="4FF61F72" w14:textId="77777777" w:rsidTr="00E96735">
        <w:trPr>
          <w:trHeight w:val="300"/>
          <w:tblHeader/>
        </w:trPr>
        <w:tc>
          <w:tcPr>
            <w:tcW w:w="25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35E35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rder</w:t>
            </w:r>
            <w:proofErr w:type="spellEnd"/>
          </w:p>
        </w:tc>
        <w:tc>
          <w:tcPr>
            <w:tcW w:w="23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65E2C3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amily</w:t>
            </w:r>
            <w:proofErr w:type="spellEnd"/>
          </w:p>
        </w:tc>
        <w:tc>
          <w:tcPr>
            <w:tcW w:w="51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5D1E2C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b/>
                <w:b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ecies</w:t>
            </w:r>
            <w:proofErr w:type="spellEnd"/>
          </w:p>
        </w:tc>
      </w:tr>
      <w:tr w:rsidR="00B80C98" w:rsidRPr="008F6FA7" w14:paraId="2CDD8E4D" w14:textId="77777777" w:rsidTr="00E96735">
        <w:trPr>
          <w:trHeight w:val="300"/>
        </w:trPr>
        <w:tc>
          <w:tcPr>
            <w:tcW w:w="2587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13DD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dobacteriales</w:t>
            </w:r>
            <w:proofErr w:type="spellEnd"/>
          </w:p>
        </w:tc>
        <w:tc>
          <w:tcPr>
            <w:tcW w:w="234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F453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oribacteraceae</w:t>
            </w:r>
            <w:proofErr w:type="spellEnd"/>
          </w:p>
        </w:tc>
        <w:tc>
          <w:tcPr>
            <w:tcW w:w="51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01BF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ncultured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dobacter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ium</w:t>
            </w:r>
            <w:proofErr w:type="spellEnd"/>
          </w:p>
        </w:tc>
      </w:tr>
      <w:tr w:rsidR="00B80C98" w:rsidRPr="008F6FA7" w14:paraId="07290ED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A8E2F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do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7B9A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ori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B188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ncultured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ium</w:t>
            </w:r>
            <w:proofErr w:type="spellEnd"/>
          </w:p>
        </w:tc>
      </w:tr>
      <w:tr w:rsidR="00B80C98" w:rsidRPr="008F6FA7" w14:paraId="6936D5EB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A59F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tinomycet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A441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tinomycet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37E7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tinomyc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oris</w:t>
            </w:r>
          </w:p>
        </w:tc>
      </w:tr>
      <w:tr w:rsidR="00B80C98" w:rsidRPr="008F6FA7" w14:paraId="337D1C8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B997E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tinomycet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5323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tinomycet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5265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tinomyc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iscosus</w:t>
            </w:r>
            <w:proofErr w:type="spellEnd"/>
          </w:p>
        </w:tc>
      </w:tr>
      <w:tr w:rsidR="00B80C98" w:rsidRPr="008F6FA7" w14:paraId="6B983D2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BDB4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tinomycet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81F2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tinomycet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F749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chaal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dontolytica</w:t>
            </w:r>
            <w:proofErr w:type="spellEnd"/>
          </w:p>
        </w:tc>
      </w:tr>
      <w:tr w:rsidR="00B80C98" w:rsidRPr="008F6FA7" w14:paraId="0900219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E4CB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202F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97D1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ereus</w:t>
            </w:r>
            <w:proofErr w:type="spellEnd"/>
          </w:p>
        </w:tc>
      </w:tr>
      <w:tr w:rsidR="00B80C98" w:rsidRPr="008F6FA7" w14:paraId="305605BF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54F9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9BDE8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4A62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ytotoxicus</w:t>
            </w:r>
            <w:proofErr w:type="spellEnd"/>
          </w:p>
        </w:tc>
      </w:tr>
      <w:tr w:rsidR="00B80C98" w:rsidRPr="008F6FA7" w14:paraId="4F2519C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74E5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57DA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1667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icheniformis</w:t>
            </w:r>
            <w:proofErr w:type="spellEnd"/>
          </w:p>
        </w:tc>
      </w:tr>
      <w:tr w:rsidR="00B80C98" w:rsidRPr="008F6FA7" w14:paraId="67D593D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9ED3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EF4C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087C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egaterium</w:t>
            </w:r>
            <w:proofErr w:type="spellEnd"/>
          </w:p>
        </w:tc>
      </w:tr>
      <w:tr w:rsidR="00B80C98" w:rsidRPr="008F6FA7" w14:paraId="55D140A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581F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69E1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ACFC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thuringiensis</w:t>
            </w:r>
            <w:proofErr w:type="spellEnd"/>
          </w:p>
        </w:tc>
      </w:tr>
      <w:tr w:rsidR="00B80C98" w:rsidRPr="008F6FA7" w14:paraId="03DED60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A5E8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A01D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lan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248A6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ysinibacill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aericus</w:t>
            </w:r>
            <w:proofErr w:type="spellEnd"/>
          </w:p>
        </w:tc>
      </w:tr>
      <w:tr w:rsidR="00B80C98" w:rsidRPr="008F6FA7" w14:paraId="64A0426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5BC5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oi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7EBE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oi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154D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oid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ulgatus</w:t>
            </w:r>
            <w:proofErr w:type="spellEnd"/>
          </w:p>
        </w:tc>
      </w:tr>
      <w:tr w:rsidR="00B80C98" w:rsidRPr="008F6FA7" w14:paraId="6C7ECE9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026C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ifido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CBDC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ifid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9E76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ardner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aginali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409-05</w:t>
            </w:r>
          </w:p>
        </w:tc>
      </w:tr>
      <w:tr w:rsidR="00B80C98" w:rsidRPr="008F6FA7" w14:paraId="072550BF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7E92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8012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lcaligen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08D9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hrom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ylosoxidans</w:t>
            </w:r>
            <w:proofErr w:type="spellEnd"/>
          </w:p>
        </w:tc>
      </w:tr>
      <w:tr w:rsidR="00B80C98" w:rsidRPr="008F6FA7" w14:paraId="7DBAF66E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7764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1087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lcaligen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E771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lcaligen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aecalis</w:t>
            </w:r>
            <w:proofErr w:type="spellEnd"/>
          </w:p>
        </w:tc>
      </w:tr>
      <w:tr w:rsidR="00B80C98" w:rsidRPr="008F6FA7" w14:paraId="3FC6436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CD4B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C8788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4679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alston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insidiosa</w:t>
            </w:r>
          </w:p>
        </w:tc>
      </w:tr>
      <w:tr w:rsidR="00B80C98" w:rsidRPr="008F6FA7" w14:paraId="628239C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4877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9D607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A30E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alston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ickettii</w:t>
            </w:r>
            <w:proofErr w:type="spellEnd"/>
          </w:p>
        </w:tc>
      </w:tr>
      <w:tr w:rsidR="00B80C98" w:rsidRPr="008F6FA7" w14:paraId="22D11B4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F3B7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C8481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1DB9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ncultured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ium</w:t>
            </w:r>
            <w:proofErr w:type="spellEnd"/>
          </w:p>
        </w:tc>
      </w:tr>
      <w:tr w:rsidR="00B80C98" w:rsidRPr="008F6FA7" w14:paraId="6BBFDEDF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01ED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C638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ma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396D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ma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testosteroni</w:t>
            </w:r>
            <w:proofErr w:type="spellEnd"/>
          </w:p>
        </w:tc>
      </w:tr>
      <w:tr w:rsidR="00B80C98" w:rsidRPr="008F6FA7" w14:paraId="181576C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6069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70F1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ma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ACF7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Delft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dovorans</w:t>
            </w:r>
            <w:proofErr w:type="spellEnd"/>
          </w:p>
        </w:tc>
      </w:tr>
      <w:tr w:rsidR="00B80C98" w:rsidRPr="008F6FA7" w14:paraId="7FB264FD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A576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8039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ma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E139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ncultured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ium</w:t>
            </w:r>
            <w:proofErr w:type="spellEnd"/>
          </w:p>
        </w:tc>
      </w:tr>
      <w:tr w:rsidR="00B80C98" w:rsidRPr="008F6FA7" w14:paraId="65B966E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935A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BDEF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ma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5BCD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ncultured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ium</w:t>
            </w:r>
            <w:proofErr w:type="spellEnd"/>
          </w:p>
        </w:tc>
      </w:tr>
      <w:tr w:rsidR="00B80C98" w:rsidRPr="008F6FA7" w14:paraId="3311A7B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DA8F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8385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Neiss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734C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Neisser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mucosa</w:t>
            </w:r>
          </w:p>
        </w:tc>
      </w:tr>
      <w:tr w:rsidR="00B80C98" w:rsidRPr="008F6FA7" w14:paraId="5A3A7E2D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AF78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urkhold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D617A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xalo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580C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Janthin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garicidamnosum</w:t>
            </w:r>
            <w:proofErr w:type="spellEnd"/>
          </w:p>
        </w:tc>
      </w:tr>
      <w:tr w:rsidR="00B80C98" w:rsidRPr="008F6FA7" w14:paraId="50CD398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7786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mpyl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A33BD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rco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3BB64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rc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ryaerophilus</w:t>
            </w:r>
            <w:proofErr w:type="spellEnd"/>
          </w:p>
        </w:tc>
      </w:tr>
      <w:tr w:rsidR="00B80C98" w:rsidRPr="008F6FA7" w14:paraId="6D0A226D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3F70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ul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8E0B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ulo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0F0F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revundi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diminuta</w:t>
            </w:r>
          </w:p>
        </w:tc>
      </w:tr>
      <w:tr w:rsidR="00B80C98" w:rsidRPr="008F6FA7" w14:paraId="0E39173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7ADD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ul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5609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ulo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70C8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revundi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esicularis</w:t>
            </w:r>
            <w:proofErr w:type="spellEnd"/>
          </w:p>
        </w:tc>
      </w:tr>
      <w:tr w:rsidR="00B80C98" w:rsidRPr="008F6FA7" w14:paraId="29DF0C6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CC0A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stridi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84D9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strid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85822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strid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eijerinckii</w:t>
            </w:r>
            <w:proofErr w:type="spellEnd"/>
          </w:p>
        </w:tc>
      </w:tr>
      <w:tr w:rsidR="00B80C98" w:rsidRPr="008F6FA7" w14:paraId="644549AE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AA29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stridi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CE51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strid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D294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strid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sterthetic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ubsp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.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ramiense</w:t>
            </w:r>
            <w:proofErr w:type="spellEnd"/>
          </w:p>
        </w:tc>
      </w:tr>
      <w:tr w:rsidR="00B80C98" w:rsidRPr="008F6FA7" w14:paraId="19991C4F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8892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stridi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1869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strid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4186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strid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uniceum</w:t>
            </w:r>
            <w:proofErr w:type="spellEnd"/>
          </w:p>
        </w:tc>
      </w:tr>
      <w:tr w:rsidR="00B80C98" w:rsidRPr="008F6FA7" w14:paraId="67CF97C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DFC3F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D963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28EB1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colens</w:t>
            </w:r>
            <w:proofErr w:type="spellEnd"/>
          </w:p>
        </w:tc>
      </w:tr>
      <w:tr w:rsidR="00B80C98" w:rsidRPr="008F6FA7" w14:paraId="69464BF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EF05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6BF7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B7F1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fermentans</w:t>
            </w:r>
            <w:proofErr w:type="spellEnd"/>
          </w:p>
        </w:tc>
      </w:tr>
      <w:tr w:rsidR="00B80C98" w:rsidRPr="008F6FA7" w14:paraId="5C7D213B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C798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EF82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1B36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roppenstedtii</w:t>
            </w:r>
            <w:proofErr w:type="spellEnd"/>
          </w:p>
        </w:tc>
      </w:tr>
      <w:tr w:rsidR="00B80C98" w:rsidRPr="008F6FA7" w14:paraId="35A6BAB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0BCF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DEBC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1A226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arin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DSM 44953</w:t>
            </w:r>
          </w:p>
        </w:tc>
      </w:tr>
      <w:tr w:rsidR="00B80C98" w:rsidRPr="008F6FA7" w14:paraId="4CF6781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5A42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7ED7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E0B5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ropinquum</w:t>
            </w:r>
            <w:proofErr w:type="spellEnd"/>
          </w:p>
        </w:tc>
      </w:tr>
      <w:tr w:rsidR="00B80C98" w:rsidRPr="008F6FA7" w14:paraId="4F1E17A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95ED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78A0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75CC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vium</w:t>
            </w:r>
            <w:proofErr w:type="spellEnd"/>
          </w:p>
        </w:tc>
      </w:tr>
      <w:tr w:rsidR="00B80C98" w:rsidRPr="008F6FA7" w14:paraId="600CF86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7E3CB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BB9D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4DE3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hubuense</w:t>
            </w:r>
            <w:proofErr w:type="spellEnd"/>
          </w:p>
        </w:tc>
      </w:tr>
      <w:tr w:rsidR="00B80C98" w:rsidRPr="008F6FA7" w14:paraId="2CA8BB9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A7B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lastRenderedPageBreak/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CB2D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67A9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iranicum</w:t>
            </w:r>
            <w:proofErr w:type="spellEnd"/>
          </w:p>
        </w:tc>
      </w:tr>
      <w:tr w:rsidR="00B80C98" w:rsidRPr="008F6FA7" w14:paraId="27758E0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111B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1FB2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D57F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itorale</w:t>
            </w:r>
            <w:proofErr w:type="spellEnd"/>
          </w:p>
        </w:tc>
      </w:tr>
      <w:tr w:rsidR="00B80C98" w:rsidRPr="008F6FA7" w14:paraId="255163B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68BF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C4726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4991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arinum</w:t>
            </w:r>
            <w:proofErr w:type="spellEnd"/>
          </w:p>
        </w:tc>
      </w:tr>
      <w:tr w:rsidR="00B80C98" w:rsidRPr="008F6FA7" w14:paraId="1AA71F7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A457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7704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AEDF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ucogenicum</w:t>
            </w:r>
            <w:proofErr w:type="spellEnd"/>
          </w:p>
        </w:tc>
      </w:tr>
      <w:tr w:rsidR="00B80C98" w:rsidRPr="008F6FA7" w14:paraId="6D1A058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E640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FF636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95A65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rascrofulaceum</w:t>
            </w:r>
            <w:proofErr w:type="spellEnd"/>
          </w:p>
        </w:tc>
      </w:tr>
      <w:tr w:rsidR="00B80C98" w:rsidRPr="008F6FA7" w14:paraId="04EB4A9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219C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3C12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5070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odesiae</w:t>
            </w:r>
            <w:proofErr w:type="spellEnd"/>
          </w:p>
        </w:tc>
      </w:tr>
      <w:tr w:rsidR="00B80C98" w:rsidRPr="008F6FA7" w14:paraId="02F6849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8914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9A97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6B97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zulgai</w:t>
            </w:r>
            <w:proofErr w:type="spellEnd"/>
          </w:p>
        </w:tc>
      </w:tr>
      <w:tr w:rsidR="00B80C98" w:rsidRPr="008F6FA7" w14:paraId="2E53401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8833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DEAC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5E94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triplex</w:t>
            </w:r>
            <w:proofErr w:type="spellEnd"/>
          </w:p>
        </w:tc>
      </w:tr>
      <w:tr w:rsidR="00B80C98" w:rsidRPr="008F6FA7" w14:paraId="674D62F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E1FB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2E71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8987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accae</w:t>
            </w:r>
            <w:proofErr w:type="spellEnd"/>
          </w:p>
        </w:tc>
      </w:tr>
      <w:tr w:rsidR="00B80C98" w:rsidRPr="008F6FA7" w14:paraId="447B02DB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AB33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1A06C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2797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anbaalenii</w:t>
            </w:r>
            <w:proofErr w:type="spellEnd"/>
          </w:p>
        </w:tc>
      </w:tr>
      <w:tr w:rsidR="00B80C98" w:rsidRPr="008F6FA7" w14:paraId="5C7FB92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9549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FE8B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Nocard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ED07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ordon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terrae</w:t>
            </w:r>
            <w:proofErr w:type="spellEnd"/>
          </w:p>
        </w:tc>
      </w:tr>
      <w:tr w:rsidR="00B80C98" w:rsidRPr="008F6FA7" w14:paraId="14E8AA0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FAE5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F316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Nocard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6AC9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od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ythropolis</w:t>
            </w:r>
            <w:proofErr w:type="spellEnd"/>
          </w:p>
        </w:tc>
      </w:tr>
      <w:tr w:rsidR="00B80C98" w:rsidRPr="008F6FA7" w14:paraId="5AB3860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E86D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ryne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87CF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Nocard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FD24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od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ascians</w:t>
            </w:r>
            <w:proofErr w:type="spellEnd"/>
          </w:p>
        </w:tc>
      </w:tr>
      <w:tr w:rsidR="00B80C98" w:rsidRPr="008F6FA7" w14:paraId="5A552C9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97AE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yano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5CF13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yst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FC4F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ysti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uginosa</w:t>
            </w:r>
            <w:proofErr w:type="spellEnd"/>
          </w:p>
        </w:tc>
      </w:tr>
      <w:tr w:rsidR="00B80C98" w:rsidRPr="008F6FA7" w14:paraId="2851ED9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BD74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D6F8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CF14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viae</w:t>
            </w:r>
            <w:proofErr w:type="spellEnd"/>
          </w:p>
        </w:tc>
      </w:tr>
      <w:tr w:rsidR="00B80C98" w:rsidRPr="008F6FA7" w14:paraId="68196BA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492C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066E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87F6F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cheleia</w:t>
            </w:r>
            <w:proofErr w:type="spellEnd"/>
          </w:p>
        </w:tc>
      </w:tr>
      <w:tr w:rsidR="00B80C98" w:rsidRPr="008F6FA7" w14:paraId="3D781DEE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3689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045E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712C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ydrophila</w:t>
            </w:r>
            <w:proofErr w:type="spellEnd"/>
          </w:p>
        </w:tc>
      </w:tr>
      <w:tr w:rsidR="00B80C98" w:rsidRPr="008F6FA7" w14:paraId="5590724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111C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B48CE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DA8C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ivipollensis</w:t>
            </w:r>
            <w:proofErr w:type="spellEnd"/>
          </w:p>
        </w:tc>
      </w:tr>
      <w:tr w:rsidR="00B80C98" w:rsidRPr="008F6FA7" w14:paraId="1F02D86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C9FB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78B2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1BA3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almonicida</w:t>
            </w:r>
            <w:proofErr w:type="spellEnd"/>
          </w:p>
        </w:tc>
      </w:tr>
      <w:tr w:rsidR="00B80C98" w:rsidRPr="008F6FA7" w14:paraId="7C488D2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3E4B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B2F4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0AF7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anarellii</w:t>
            </w:r>
            <w:proofErr w:type="spellEnd"/>
          </w:p>
        </w:tc>
      </w:tr>
      <w:tr w:rsidR="00B80C98" w:rsidRPr="008F6FA7" w14:paraId="16B2752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BBCA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02D7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C811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sobria</w:t>
            </w:r>
          </w:p>
        </w:tc>
      </w:tr>
      <w:tr w:rsidR="00B80C98" w:rsidRPr="008F6FA7" w14:paraId="1465437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4437F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516A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265B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eronii</w:t>
            </w:r>
            <w:proofErr w:type="spellEnd"/>
          </w:p>
        </w:tc>
      </w:tr>
      <w:tr w:rsidR="00B80C98" w:rsidRPr="008F6FA7" w14:paraId="7B2745BE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9532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7670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8D81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eronii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v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. sobria</w:t>
            </w:r>
          </w:p>
        </w:tc>
      </w:tr>
      <w:tr w:rsidR="00B80C98" w:rsidRPr="008F6FA7" w14:paraId="45BF986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B843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CAF2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8AF0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edece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neteri</w:t>
            </w:r>
            <w:proofErr w:type="spellEnd"/>
          </w:p>
        </w:tc>
      </w:tr>
      <w:tr w:rsidR="00B80C98" w:rsidRPr="008F6FA7" w14:paraId="60D9207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680B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5738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EEDE7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itr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raakii</w:t>
            </w:r>
            <w:proofErr w:type="spellEnd"/>
          </w:p>
        </w:tc>
      </w:tr>
      <w:tr w:rsidR="00B80C98" w:rsidRPr="008F6FA7" w14:paraId="512E6B5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F800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E42C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4069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itr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reundii</w:t>
            </w:r>
            <w:proofErr w:type="spellEnd"/>
          </w:p>
        </w:tc>
      </w:tr>
      <w:tr w:rsidR="00B80C98" w:rsidRPr="008F6FA7" w14:paraId="2C509EE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9766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0EA7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EEFC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itr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werkmanii</w:t>
            </w:r>
            <w:proofErr w:type="spellEnd"/>
          </w:p>
        </w:tc>
      </w:tr>
      <w:tr w:rsidR="00B80C98" w:rsidRPr="008F6FA7" w14:paraId="3FCDD00D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BB01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F75D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7986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sburiae</w:t>
            </w:r>
            <w:proofErr w:type="spellEnd"/>
          </w:p>
        </w:tc>
      </w:tr>
      <w:tr w:rsidR="00B80C98" w:rsidRPr="008F6FA7" w14:paraId="0B47BFE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3648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3844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6625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acae</w:t>
            </w:r>
            <w:proofErr w:type="spellEnd"/>
          </w:p>
        </w:tc>
      </w:tr>
      <w:tr w:rsidR="00B80C98" w:rsidRPr="008F6FA7" w14:paraId="27B4CF1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9FD5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A1A6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3A2A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ormaechei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ubsp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.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eigerwaltii</w:t>
            </w:r>
            <w:proofErr w:type="spellEnd"/>
          </w:p>
        </w:tc>
      </w:tr>
      <w:tr w:rsidR="00B80C98" w:rsidRPr="008F6FA7" w14:paraId="2C5B0FC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8A18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AB16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3CC8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udwigii</w:t>
            </w:r>
            <w:proofErr w:type="spellEnd"/>
          </w:p>
        </w:tc>
      </w:tr>
      <w:tr w:rsidR="00B80C98" w:rsidRPr="008F6FA7" w14:paraId="6407F7F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9BF0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2590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ECB3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ium</w:t>
            </w:r>
            <w:proofErr w:type="spellEnd"/>
          </w:p>
        </w:tc>
      </w:tr>
      <w:tr w:rsidR="00B80C98" w:rsidRPr="008F6FA7" w14:paraId="6826B31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0B4E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879D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67C2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scherich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li</w:t>
            </w:r>
            <w:proofErr w:type="spellEnd"/>
          </w:p>
        </w:tc>
      </w:tr>
      <w:tr w:rsidR="00B80C98" w:rsidRPr="008F6FA7" w14:paraId="78F7145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19D6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F36C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648E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scherich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ergusonii</w:t>
            </w:r>
            <w:proofErr w:type="spellEnd"/>
          </w:p>
        </w:tc>
      </w:tr>
      <w:tr w:rsidR="00B80C98" w:rsidRPr="008F6FA7" w14:paraId="4C0D924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337D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16FB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8C0E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lebsi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genes</w:t>
            </w:r>
            <w:proofErr w:type="spellEnd"/>
          </w:p>
        </w:tc>
      </w:tr>
      <w:tr w:rsidR="00B80C98" w:rsidRPr="008F6FA7" w14:paraId="5C12780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B142F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419F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5C13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lebsi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xytoca</w:t>
            </w:r>
            <w:proofErr w:type="spellEnd"/>
          </w:p>
        </w:tc>
      </w:tr>
      <w:tr w:rsidR="00B80C98" w:rsidRPr="008F6FA7" w14:paraId="0B448E3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399F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617A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7599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lebsi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neumoniae</w:t>
            </w:r>
            <w:proofErr w:type="spellEnd"/>
          </w:p>
        </w:tc>
      </w:tr>
      <w:tr w:rsidR="00B80C98" w:rsidRPr="008F6FA7" w14:paraId="613334A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0625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A853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488D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eclerc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decarboxylata</w:t>
            </w:r>
            <w:proofErr w:type="spellEnd"/>
          </w:p>
        </w:tc>
      </w:tr>
      <w:tr w:rsidR="00B80C98" w:rsidRPr="008F6FA7" w14:paraId="368AB6CE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8484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ABD6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1669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elliott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mnigena</w:t>
            </w:r>
            <w:proofErr w:type="spellEnd"/>
          </w:p>
        </w:tc>
      </w:tr>
      <w:tr w:rsidR="00B80C98" w:rsidRPr="008F6FA7" w14:paraId="011CACE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3DCE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E11C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D28A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ntoe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gglomerans</w:t>
            </w:r>
            <w:proofErr w:type="spellEnd"/>
          </w:p>
        </w:tc>
      </w:tr>
      <w:tr w:rsidR="00B80C98" w:rsidRPr="008F6FA7" w14:paraId="0C20271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158B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5D6B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B65E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aoult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rnithinolytica</w:t>
            </w:r>
            <w:proofErr w:type="spellEnd"/>
          </w:p>
        </w:tc>
      </w:tr>
      <w:tr w:rsidR="00B80C98" w:rsidRPr="008F6FA7" w14:paraId="7D5F751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808E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A493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672E1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errat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reilytica</w:t>
            </w:r>
            <w:proofErr w:type="spellEnd"/>
          </w:p>
        </w:tc>
      </w:tr>
      <w:tr w:rsidR="00B80C98" w:rsidRPr="008F6FA7" w14:paraId="590E7D9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C5D5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lastRenderedPageBreak/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6501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w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B48A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oacae</w:t>
            </w:r>
            <w:proofErr w:type="spellEnd"/>
          </w:p>
        </w:tc>
      </w:tr>
      <w:tr w:rsidR="00B80C98" w:rsidRPr="008F6FA7" w14:paraId="626ED0B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4E4A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F553A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w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971E3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iaceae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dosymbiont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f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oelostomid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jenniferae</w:t>
            </w:r>
            <w:proofErr w:type="spellEnd"/>
          </w:p>
        </w:tc>
      </w:tr>
      <w:tr w:rsidR="00B80C98" w:rsidRPr="008F6FA7" w14:paraId="6216910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9C0D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6DE9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w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5A6A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win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illingiae</w:t>
            </w:r>
            <w:proofErr w:type="spellEnd"/>
          </w:p>
        </w:tc>
      </w:tr>
      <w:tr w:rsidR="00B80C98" w:rsidRPr="008F6FA7" w14:paraId="5D8F333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5D2B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294C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w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229E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win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ersicina</w:t>
            </w:r>
            <w:proofErr w:type="spellEnd"/>
          </w:p>
        </w:tc>
      </w:tr>
      <w:tr w:rsidR="00B80C98" w:rsidRPr="008F6FA7" w14:paraId="0C47D92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C1E0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86E4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w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B3FB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win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apontici</w:t>
            </w:r>
            <w:proofErr w:type="spellEnd"/>
          </w:p>
        </w:tc>
      </w:tr>
      <w:tr w:rsidR="00B80C98" w:rsidRPr="008F6FA7" w14:paraId="7ED9DBD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24AD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DF13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w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CE13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ntoe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gglomerans</w:t>
            </w:r>
            <w:proofErr w:type="spellEnd"/>
          </w:p>
        </w:tc>
      </w:tr>
      <w:tr w:rsidR="00B80C98" w:rsidRPr="008F6FA7" w14:paraId="0183755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2C80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08BF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rw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71B6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ntoe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nanatis</w:t>
            </w:r>
            <w:proofErr w:type="spellEnd"/>
          </w:p>
        </w:tc>
      </w:tr>
      <w:tr w:rsidR="00B80C98" w:rsidRPr="008F6FA7" w14:paraId="1E6BC70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88D0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70EE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af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36C3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afn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lvei</w:t>
            </w:r>
            <w:proofErr w:type="spellEnd"/>
          </w:p>
        </w:tc>
      </w:tr>
      <w:tr w:rsidR="00B80C98" w:rsidRPr="008F6FA7" w14:paraId="4890DD1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EFA2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FCD9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af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ED36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afn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ralvei</w:t>
            </w:r>
            <w:proofErr w:type="spellEnd"/>
          </w:p>
        </w:tc>
      </w:tr>
      <w:tr w:rsidR="00B80C98" w:rsidRPr="008F6FA7" w14:paraId="6B0DB40F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E06D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D8E68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steur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1B30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aemophil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aemolyticus</w:t>
            </w:r>
            <w:proofErr w:type="spellEnd"/>
          </w:p>
        </w:tc>
      </w:tr>
      <w:tr w:rsidR="00B80C98" w:rsidRPr="008F6FA7" w14:paraId="4E185E5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19D3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8DA8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steur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4A34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aemophil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rainfluenzae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ATCC 33392</w:t>
            </w:r>
          </w:p>
        </w:tc>
      </w:tr>
      <w:tr w:rsidR="00B80C98" w:rsidRPr="008F6FA7" w14:paraId="14A3CBE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7118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7780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ect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4692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Dickey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hrysanthemi</w:t>
            </w:r>
            <w:proofErr w:type="spellEnd"/>
          </w:p>
        </w:tc>
      </w:tr>
      <w:tr w:rsidR="00B80C98" w:rsidRPr="008F6FA7" w14:paraId="2C47D72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112C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99A2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ect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AD55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ect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rotovorum</w:t>
            </w:r>
            <w:proofErr w:type="spellEnd"/>
          </w:p>
        </w:tc>
      </w:tr>
      <w:tr w:rsidR="00B80C98" w:rsidRPr="008F6FA7" w14:paraId="1C7C4A6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5DDD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D5A4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hewan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E0ED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hewan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utrefaciens</w:t>
            </w:r>
            <w:proofErr w:type="spellEnd"/>
          </w:p>
        </w:tc>
      </w:tr>
      <w:tr w:rsidR="00B80C98" w:rsidRPr="008F6FA7" w14:paraId="6606470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F851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1D99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hewan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5309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hewan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utrefacien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200</w:t>
            </w:r>
          </w:p>
        </w:tc>
      </w:tr>
      <w:tr w:rsidR="00B80C98" w:rsidRPr="008F6FA7" w14:paraId="11E2FEA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EE10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AD5E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DDAE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wing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americana</w:t>
            </w:r>
          </w:p>
        </w:tc>
      </w:tr>
      <w:tr w:rsidR="00B80C98" w:rsidRPr="008F6FA7" w14:paraId="7ABD754B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EF08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E51E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98D4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ahn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quatilis</w:t>
            </w:r>
            <w:proofErr w:type="spellEnd"/>
          </w:p>
        </w:tc>
      </w:tr>
      <w:tr w:rsidR="00B80C98" w:rsidRPr="008F6FA7" w14:paraId="47A0D0F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9A74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3DB9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2AEBB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ahn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quatili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CIP 78.65 = ATCC 33071</w:t>
            </w:r>
          </w:p>
        </w:tc>
      </w:tr>
      <w:tr w:rsidR="00B80C98" w:rsidRPr="008F6FA7" w14:paraId="4782F0C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DBAF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AA61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3A7A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ouxi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hamberiensis</w:t>
            </w:r>
            <w:proofErr w:type="spellEnd"/>
          </w:p>
        </w:tc>
      </w:tr>
      <w:tr w:rsidR="00B80C98" w:rsidRPr="008F6FA7" w14:paraId="59B140D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BF6F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DE7B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F926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errat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onticola</w:t>
            </w:r>
            <w:proofErr w:type="spellEnd"/>
          </w:p>
        </w:tc>
      </w:tr>
      <w:tr w:rsidR="00B80C98" w:rsidRPr="008F6FA7" w14:paraId="24EC3AB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1E2B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308B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2B2A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errat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iquefaciens</w:t>
            </w:r>
            <w:proofErr w:type="spellEnd"/>
          </w:p>
        </w:tc>
      </w:tr>
      <w:tr w:rsidR="00B80C98" w:rsidRPr="008F6FA7" w14:paraId="1F4BB8D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518A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EC16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ADD83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errat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arcescens</w:t>
            </w:r>
            <w:proofErr w:type="spellEnd"/>
          </w:p>
        </w:tc>
      </w:tr>
      <w:tr w:rsidR="00B80C98" w:rsidRPr="008F6FA7" w14:paraId="4665919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F4FF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CCA7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F44F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errat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lymuthica</w:t>
            </w:r>
            <w:proofErr w:type="spellEnd"/>
          </w:p>
        </w:tc>
      </w:tr>
      <w:tr w:rsidR="00B80C98" w:rsidRPr="008F6FA7" w14:paraId="2211E4E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E5FB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AA28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9237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errat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roteamaculans</w:t>
            </w:r>
            <w:proofErr w:type="spellEnd"/>
          </w:p>
        </w:tc>
      </w:tr>
      <w:tr w:rsidR="00B80C98" w:rsidRPr="008F6FA7" w14:paraId="3080813F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6F12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EDF8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12C6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Yersinia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ldovae</w:t>
            </w:r>
            <w:proofErr w:type="spellEnd"/>
          </w:p>
        </w:tc>
      </w:tr>
      <w:tr w:rsidR="00B80C98" w:rsidRPr="008F6FA7" w14:paraId="7A629A4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B18F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2995B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1937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Yersinia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leksiciae</w:t>
            </w:r>
            <w:proofErr w:type="spellEnd"/>
          </w:p>
        </w:tc>
      </w:tr>
      <w:tr w:rsidR="00B80C98" w:rsidRPr="008F6FA7" w14:paraId="7AF9979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5D7D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6D7C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0EAB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 intermedia</w:t>
            </w:r>
          </w:p>
        </w:tc>
      </w:tr>
      <w:tr w:rsidR="00B80C98" w:rsidRPr="008F6FA7" w14:paraId="19EB6C0B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97AA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27F9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52BB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Yersinia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ristensenii</w:t>
            </w:r>
            <w:proofErr w:type="spellEnd"/>
          </w:p>
        </w:tc>
      </w:tr>
      <w:tr w:rsidR="00B80C98" w:rsidRPr="008F6FA7" w14:paraId="5C4905F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CA3E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9DBA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D12D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Yersinia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tuberculosis</w:t>
            </w:r>
            <w:proofErr w:type="spellEnd"/>
          </w:p>
        </w:tc>
      </w:tr>
      <w:tr w:rsidR="00B80C98" w:rsidRPr="008F6FA7" w14:paraId="78A0686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6CD9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9F32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rsin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2A63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Yersinia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imilis</w:t>
            </w:r>
            <w:proofErr w:type="spellEnd"/>
          </w:p>
        </w:tc>
      </w:tr>
      <w:tr w:rsidR="00B80C98" w:rsidRPr="008F6FA7" w14:paraId="5413DCA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1E83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xigu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5A99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xiguo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8077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xigu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ibiricum</w:t>
            </w:r>
            <w:proofErr w:type="spellEnd"/>
          </w:p>
        </w:tc>
      </w:tr>
      <w:tr w:rsidR="00B80C98" w:rsidRPr="008F6FA7" w14:paraId="2B058C4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53D9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xigu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805B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xiguo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145F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xigu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ibiric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255-15</w:t>
            </w:r>
          </w:p>
        </w:tc>
      </w:tr>
      <w:tr w:rsidR="00B80C98" w:rsidRPr="008F6FA7" w14:paraId="76190DC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2D26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lavo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DF6F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Weeks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7EA6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hryse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indologenes</w:t>
            </w:r>
            <w:proofErr w:type="spellEnd"/>
          </w:p>
        </w:tc>
      </w:tr>
      <w:tr w:rsidR="00B80C98" w:rsidRPr="008F6FA7" w14:paraId="1D461B4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224E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lavo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F2A0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Weeks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B520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lizabethking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eningoseptica</w:t>
            </w:r>
            <w:proofErr w:type="spellEnd"/>
          </w:p>
        </w:tc>
      </w:tr>
      <w:tr w:rsidR="00B80C98" w:rsidRPr="008F6FA7" w14:paraId="5EF7946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132A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lavo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0416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Weeks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9CA0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lizabethking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ricola</w:t>
            </w:r>
            <w:proofErr w:type="spellEnd"/>
          </w:p>
        </w:tc>
      </w:tr>
      <w:tr w:rsidR="00B80C98" w:rsidRPr="008F6FA7" w14:paraId="4D8E60A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51FF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lavo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90E5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Weeks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7185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mped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revis</w:t>
            </w:r>
            <w:proofErr w:type="spellEnd"/>
          </w:p>
        </w:tc>
      </w:tr>
      <w:tr w:rsidR="00B80C98" w:rsidRPr="008F6FA7" w14:paraId="676157F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EE1B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lavo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5739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Weeks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0EA8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mped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alsenii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enomova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2</w:t>
            </w:r>
          </w:p>
        </w:tc>
      </w:tr>
      <w:tr w:rsidR="00B80C98" w:rsidRPr="008F6FA7" w14:paraId="02FE530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8774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uso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56CE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us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FF95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us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tiferum</w:t>
            </w:r>
            <w:proofErr w:type="spellEnd"/>
          </w:p>
        </w:tc>
      </w:tr>
      <w:tr w:rsidR="00B80C98" w:rsidRPr="008F6FA7" w14:paraId="0F6F1BFD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32E9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05AC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6C2E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er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iridans</w:t>
            </w:r>
            <w:proofErr w:type="spellEnd"/>
          </w:p>
        </w:tc>
      </w:tr>
      <w:tr w:rsidR="00B80C98" w:rsidRPr="008F6FA7" w14:paraId="2FBD8C5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1821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97E2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rn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8B1E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Dolosigranul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igrum</w:t>
            </w:r>
            <w:proofErr w:type="spellEnd"/>
          </w:p>
        </w:tc>
      </w:tr>
      <w:tr w:rsidR="00B80C98" w:rsidRPr="008F6FA7" w14:paraId="1E92823B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D998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7CB8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7BAB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ecorum</w:t>
            </w:r>
            <w:proofErr w:type="spellEnd"/>
          </w:p>
        </w:tc>
      </w:tr>
      <w:tr w:rsidR="00B80C98" w:rsidRPr="008F6FA7" w14:paraId="4E9944AB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AC80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lastRenderedPageBreak/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9AAE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D8C3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durans</w:t>
            </w:r>
            <w:proofErr w:type="spellEnd"/>
          </w:p>
        </w:tc>
      </w:tr>
      <w:tr w:rsidR="00B80C98" w:rsidRPr="008F6FA7" w14:paraId="5F113AB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C259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A168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EED4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nter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undtii</w:t>
            </w:r>
            <w:proofErr w:type="spellEnd"/>
          </w:p>
        </w:tc>
      </w:tr>
      <w:tr w:rsidR="00B80C98" w:rsidRPr="008F6FA7" w14:paraId="61A3354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5953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9E43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553F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euconostoc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elidum</w:t>
            </w:r>
            <w:proofErr w:type="spellEnd"/>
          </w:p>
        </w:tc>
      </w:tr>
      <w:tr w:rsidR="00B80C98" w:rsidRPr="008F6FA7" w14:paraId="4CE49DBD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F92A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9CA7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8064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euconostoc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is</w:t>
            </w:r>
            <w:proofErr w:type="spellEnd"/>
          </w:p>
        </w:tc>
      </w:tr>
      <w:tr w:rsidR="00B80C98" w:rsidRPr="008F6FA7" w14:paraId="02102CB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4495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EFEE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5AB7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is</w:t>
            </w:r>
            <w:proofErr w:type="spellEnd"/>
          </w:p>
        </w:tc>
      </w:tr>
      <w:tr w:rsidR="00B80C98" w:rsidRPr="008F6FA7" w14:paraId="63F66D2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FD70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8CEA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CECD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euconostoc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esenteroides</w:t>
            </w:r>
            <w:proofErr w:type="spellEnd"/>
          </w:p>
        </w:tc>
      </w:tr>
      <w:tr w:rsidR="00B80C98" w:rsidRPr="008F6FA7" w14:paraId="7D32BE6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5B5A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77F2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58B6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galactiae</w:t>
            </w:r>
            <w:proofErr w:type="spellEnd"/>
          </w:p>
        </w:tc>
      </w:tr>
      <w:tr w:rsidR="00B80C98" w:rsidRPr="008F6FA7" w14:paraId="32FD63A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F14D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E4D9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3BED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ristatus</w:t>
            </w:r>
            <w:proofErr w:type="spellEnd"/>
          </w:p>
        </w:tc>
      </w:tr>
      <w:tr w:rsidR="00B80C98" w:rsidRPr="008F6FA7" w14:paraId="6368EBF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E3ADF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5C97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E301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quinus</w:t>
            </w:r>
            <w:proofErr w:type="spellEnd"/>
          </w:p>
        </w:tc>
      </w:tr>
      <w:tr w:rsidR="00B80C98" w:rsidRPr="008F6FA7" w14:paraId="4B0FA36D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0CF8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71AE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F0E9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allolyticus</w:t>
            </w:r>
            <w:proofErr w:type="spellEnd"/>
          </w:p>
        </w:tc>
      </w:tr>
      <w:tr w:rsidR="00B80C98" w:rsidRPr="008F6FA7" w14:paraId="02045CB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D6E0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2124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4EA1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tis</w:t>
            </w:r>
            <w:proofErr w:type="spellEnd"/>
          </w:p>
        </w:tc>
      </w:tr>
      <w:tr w:rsidR="00B80C98" w:rsidRPr="008F6FA7" w14:paraId="08DD256B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526A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8B68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F2C2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utans</w:t>
            </w:r>
            <w:proofErr w:type="spellEnd"/>
          </w:p>
        </w:tc>
      </w:tr>
      <w:tr w:rsidR="00B80C98" w:rsidRPr="008F6FA7" w14:paraId="4C3482A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F1202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B97C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A0FF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neumoniae</w:t>
            </w:r>
            <w:proofErr w:type="spellEnd"/>
          </w:p>
        </w:tc>
      </w:tr>
      <w:tr w:rsidR="00B80C98" w:rsidRPr="008F6FA7" w14:paraId="4B707A3D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5126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04CD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1AAC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alivarius</w:t>
            </w:r>
            <w:proofErr w:type="spellEnd"/>
          </w:p>
        </w:tc>
      </w:tr>
      <w:tr w:rsidR="00B80C98" w:rsidRPr="008F6FA7" w14:paraId="196C846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E64F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4BD7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52E4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alivari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ubsp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.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thermophilus</w:t>
            </w:r>
            <w:proofErr w:type="spellEnd"/>
          </w:p>
        </w:tc>
      </w:tr>
      <w:tr w:rsidR="00B80C98" w:rsidRPr="008F6FA7" w14:paraId="37F79F9E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F2E0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532D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B03A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anguinis</w:t>
            </w:r>
            <w:proofErr w:type="spellEnd"/>
          </w:p>
        </w:tc>
      </w:tr>
      <w:tr w:rsidR="00B80C98" w:rsidRPr="008F6FA7" w14:paraId="189FDA0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33F9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ctobaci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BAA3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D234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uis</w:t>
            </w:r>
            <w:proofErr w:type="spellEnd"/>
          </w:p>
        </w:tc>
      </w:tr>
      <w:tr w:rsidR="00B80C98" w:rsidRPr="008F6FA7" w14:paraId="025C2C5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AFF1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95EC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revi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5424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revi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sei</w:t>
            </w:r>
            <w:proofErr w:type="spellEnd"/>
          </w:p>
        </w:tc>
      </w:tr>
      <w:tr w:rsidR="00B80C98" w:rsidRPr="008F6FA7" w14:paraId="3539229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D757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160F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15CF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avi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higanensis</w:t>
            </w:r>
            <w:proofErr w:type="spellEnd"/>
          </w:p>
        </w:tc>
      </w:tr>
      <w:tr w:rsidR="00B80C98" w:rsidRPr="008F6FA7" w14:paraId="5FA9596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FC12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2FDD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206B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urt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laccumfaciens</w:t>
            </w:r>
            <w:proofErr w:type="spellEnd"/>
          </w:p>
        </w:tc>
      </w:tr>
      <w:tr w:rsidR="00B80C98" w:rsidRPr="008F6FA7" w14:paraId="0999D26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6941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CE70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74D3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aritypicum</w:t>
            </w:r>
            <w:proofErr w:type="spellEnd"/>
          </w:p>
        </w:tc>
      </w:tr>
      <w:tr w:rsidR="00B80C98" w:rsidRPr="008F6FA7" w14:paraId="15C3BDD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9A5B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63CD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8A6C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xydans</w:t>
            </w:r>
            <w:proofErr w:type="spellEnd"/>
          </w:p>
        </w:tc>
      </w:tr>
      <w:tr w:rsidR="00B80C98" w:rsidRPr="008F6FA7" w14:paraId="7D7BA24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6EA3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475F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EFFE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testaceum</w:t>
            </w:r>
            <w:proofErr w:type="spellEnd"/>
          </w:p>
        </w:tc>
      </w:tr>
      <w:tr w:rsidR="00B80C98" w:rsidRPr="008F6FA7" w14:paraId="39F425D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D262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E88F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58D51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athayi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toxicus</w:t>
            </w:r>
            <w:proofErr w:type="spellEnd"/>
          </w:p>
        </w:tc>
      </w:tr>
      <w:tr w:rsidR="00B80C98" w:rsidRPr="008F6FA7" w14:paraId="19BE4AC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C189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9671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5140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uteus</w:t>
            </w:r>
            <w:proofErr w:type="spellEnd"/>
          </w:p>
        </w:tc>
      </w:tr>
      <w:tr w:rsidR="00B80C98" w:rsidRPr="008F6FA7" w14:paraId="044DC61E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68B6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EDE9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DF71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athayi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athayi</w:t>
            </w:r>
            <w:proofErr w:type="spellEnd"/>
          </w:p>
        </w:tc>
      </w:tr>
      <w:tr w:rsidR="00B80C98" w:rsidRPr="008F6FA7" w14:paraId="4C8834E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6116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5EE6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81E1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oth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dentocariosa</w:t>
            </w:r>
            <w:proofErr w:type="spellEnd"/>
          </w:p>
        </w:tc>
      </w:tr>
      <w:tr w:rsidR="00B80C98" w:rsidRPr="008F6FA7" w14:paraId="6B238AE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3324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8CA0E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cr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50F2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oth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ristinae</w:t>
            </w:r>
            <w:proofErr w:type="spellEnd"/>
          </w:p>
        </w:tc>
      </w:tr>
      <w:tr w:rsidR="00B80C98" w:rsidRPr="008F6FA7" w14:paraId="202E4CF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4DF8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plasmat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FA0E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plasmat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C582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plasm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wenyonii</w:t>
            </w:r>
            <w:proofErr w:type="spellEnd"/>
          </w:p>
        </w:tc>
      </w:tr>
      <w:tr w:rsidR="00B80C98" w:rsidRPr="008F6FA7" w14:paraId="14F7864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AC10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plasmat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BD1B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plasmat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A3DF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plasm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wenyonii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. Massachusetts</w:t>
            </w:r>
          </w:p>
        </w:tc>
      </w:tr>
      <w:tr w:rsidR="00B80C98" w:rsidRPr="008F6FA7" w14:paraId="0119020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7BE1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racaedi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55AB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racaedi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5116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etagenome</w:t>
            </w:r>
            <w:proofErr w:type="spellEnd"/>
          </w:p>
        </w:tc>
      </w:tr>
      <w:tr w:rsidR="00B80C98" w:rsidRPr="008F6FA7" w14:paraId="37315F7B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03C3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racaedi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3944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racaedi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C3BD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ncultured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ickettsial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ium</w:t>
            </w:r>
            <w:proofErr w:type="spellEnd"/>
          </w:p>
        </w:tc>
      </w:tr>
      <w:tr w:rsidR="00B80C98" w:rsidRPr="008F6FA7" w14:paraId="6014700E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8D57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eptostreptococcales-Tissiere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92F42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amily</w:t>
            </w:r>
            <w:proofErr w:type="spellEnd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XI</w:t>
            </w:r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D4A9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inegold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magna</w:t>
            </w:r>
          </w:p>
        </w:tc>
      </w:tr>
      <w:tr w:rsidR="00B80C98" w:rsidRPr="008F6FA7" w14:paraId="20A2531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BAF1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eptostreptococcales-Tissierell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7DAD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eptostrept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32743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eptostrept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omatis</w:t>
            </w:r>
            <w:proofErr w:type="spellEnd"/>
          </w:p>
        </w:tc>
      </w:tr>
      <w:tr w:rsidR="00B80C98" w:rsidRPr="008F6FA7" w14:paraId="3C7FBBC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9F71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ropionibacter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9ED0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ropionibacter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5EE3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uti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ranulosum</w:t>
            </w:r>
            <w:proofErr w:type="spellEnd"/>
          </w:p>
        </w:tc>
      </w:tr>
      <w:tr w:rsidR="00B80C98" w:rsidRPr="008F6FA7" w14:paraId="7E8175D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44D7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2C853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al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FE85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ubtilis</w:t>
            </w:r>
            <w:proofErr w:type="spellEnd"/>
          </w:p>
        </w:tc>
      </w:tr>
      <w:tr w:rsidR="00B80C98" w:rsidRPr="008F6FA7" w14:paraId="5BAD741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2E5A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190E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01E0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umannii</w:t>
            </w:r>
            <w:proofErr w:type="spellEnd"/>
          </w:p>
        </w:tc>
      </w:tr>
      <w:tr w:rsidR="00B80C98" w:rsidRPr="008F6FA7" w14:paraId="5DFD648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ABBD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5171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4EF4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ereziniae</w:t>
            </w:r>
            <w:proofErr w:type="spellEnd"/>
          </w:p>
        </w:tc>
      </w:tr>
      <w:tr w:rsidR="00B80C98" w:rsidRPr="008F6FA7" w14:paraId="08CDEA0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60C5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48E7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B61A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ouvetii</w:t>
            </w:r>
            <w:proofErr w:type="spellEnd"/>
          </w:p>
        </w:tc>
      </w:tr>
      <w:tr w:rsidR="00B80C98" w:rsidRPr="008F6FA7" w14:paraId="1617BD5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80EB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A871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C23D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lcoaceticus</w:t>
            </w:r>
            <w:proofErr w:type="spellEnd"/>
          </w:p>
        </w:tc>
      </w:tr>
      <w:tr w:rsidR="00B80C98" w:rsidRPr="008F6FA7" w14:paraId="7F76541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731A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7DFD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2A8E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uillouiae</w:t>
            </w:r>
            <w:proofErr w:type="spellEnd"/>
          </w:p>
        </w:tc>
      </w:tr>
      <w:tr w:rsidR="00B80C98" w:rsidRPr="008F6FA7" w14:paraId="3CB87BB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4328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lastRenderedPageBreak/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3F00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B841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yllenbergii</w:t>
            </w:r>
            <w:proofErr w:type="spellEnd"/>
          </w:p>
        </w:tc>
      </w:tr>
      <w:tr w:rsidR="00B80C98" w:rsidRPr="008F6FA7" w14:paraId="43BA7C5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F0F4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8AFB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9D26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aemolyticus</w:t>
            </w:r>
            <w:proofErr w:type="spellEnd"/>
          </w:p>
        </w:tc>
      </w:tr>
      <w:tr w:rsidR="00B80C98" w:rsidRPr="008F6FA7" w14:paraId="5AEE528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1AA5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2FB78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152B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johnsonii</w:t>
            </w:r>
            <w:proofErr w:type="spellEnd"/>
          </w:p>
        </w:tc>
      </w:tr>
      <w:tr w:rsidR="00B80C98" w:rsidRPr="008F6FA7" w14:paraId="5ADEA5F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0D30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D2A3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90B9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johnsonii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CIP 64.6</w:t>
            </w:r>
          </w:p>
        </w:tc>
      </w:tr>
      <w:tr w:rsidR="00B80C98" w:rsidRPr="008F6FA7" w14:paraId="5F7D7A1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246E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B6F90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7BD3E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johnsonii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XBB1</w:t>
            </w:r>
          </w:p>
        </w:tc>
      </w:tr>
      <w:tr w:rsidR="00B80C98" w:rsidRPr="008F6FA7" w14:paraId="65FBFFE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1CC7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F25E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E4C9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junii</w:t>
            </w:r>
            <w:proofErr w:type="spellEnd"/>
          </w:p>
        </w:tc>
      </w:tr>
      <w:tr w:rsidR="00B80C98" w:rsidRPr="008F6FA7" w14:paraId="3F7B07F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47D9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1A57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5FA9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junii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CIP 64.5</w:t>
            </w:r>
          </w:p>
        </w:tc>
      </w:tr>
      <w:tr w:rsidR="00B80C98" w:rsidRPr="008F6FA7" w14:paraId="70F614A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E30E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7E0E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B812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woffii</w:t>
            </w:r>
            <w:proofErr w:type="spellEnd"/>
          </w:p>
        </w:tc>
      </w:tr>
      <w:tr w:rsidR="00B80C98" w:rsidRPr="008F6FA7" w14:paraId="44B175A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3049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3D81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4DB6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leivorans</w:t>
            </w:r>
            <w:proofErr w:type="spellEnd"/>
          </w:p>
        </w:tc>
      </w:tr>
      <w:tr w:rsidR="00B80C98" w:rsidRPr="008F6FA7" w14:paraId="09F548F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B57D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5BA9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3BA0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ittii</w:t>
            </w:r>
            <w:proofErr w:type="spellEnd"/>
          </w:p>
        </w:tc>
      </w:tr>
      <w:tr w:rsidR="00B80C98" w:rsidRPr="008F6FA7" w14:paraId="3EF8A63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DB13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506E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7962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eifertii</w:t>
            </w:r>
            <w:proofErr w:type="spellEnd"/>
          </w:p>
        </w:tc>
      </w:tr>
      <w:tr w:rsidR="00B80C98" w:rsidRPr="008F6FA7" w14:paraId="2F49970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D126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8AAE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1287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oli</w:t>
            </w:r>
            <w:proofErr w:type="spellEnd"/>
          </w:p>
        </w:tc>
      </w:tr>
      <w:tr w:rsidR="00B80C98" w:rsidRPr="008F6FA7" w14:paraId="654E863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3937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C8D8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F2DD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cinet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rsingii</w:t>
            </w:r>
            <w:proofErr w:type="spellEnd"/>
          </w:p>
        </w:tc>
      </w:tr>
      <w:tr w:rsidR="00B80C98" w:rsidRPr="008F6FA7" w14:paraId="599F86C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7FE89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A9EF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0D60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ill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ycoides</w:t>
            </w:r>
            <w:proofErr w:type="spellEnd"/>
          </w:p>
        </w:tc>
      </w:tr>
      <w:tr w:rsidR="00B80C98" w:rsidRPr="008F6FA7" w14:paraId="39E0A20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2A85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1950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E416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sloensis</w:t>
            </w:r>
            <w:proofErr w:type="spellEnd"/>
          </w:p>
        </w:tc>
      </w:tr>
      <w:tr w:rsidR="00B80C98" w:rsidRPr="008F6FA7" w14:paraId="7182FB2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4BF8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5A2B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x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F671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ychro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ryohalolenti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K5</w:t>
            </w:r>
          </w:p>
        </w:tc>
      </w:tr>
      <w:tr w:rsidR="00B80C98" w:rsidRPr="008F6FA7" w14:paraId="7D22721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9F58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D780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2E75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luyver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intermedia</w:t>
            </w:r>
          </w:p>
        </w:tc>
      </w:tr>
      <w:tr w:rsidR="00B80C98" w:rsidRPr="008F6FA7" w14:paraId="02F7E97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7FA2A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8F2FB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74E6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lcaliphila</w:t>
            </w:r>
            <w:proofErr w:type="spellEnd"/>
          </w:p>
        </w:tc>
      </w:tr>
      <w:tr w:rsidR="00B80C98" w:rsidRPr="008F6FA7" w14:paraId="0C44393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3389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FD17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327A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sturiensis</w:t>
            </w:r>
            <w:proofErr w:type="spellEnd"/>
          </w:p>
        </w:tc>
      </w:tr>
      <w:tr w:rsidR="00B80C98" w:rsidRPr="008F6FA7" w14:paraId="1FFA852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296E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47CD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69BF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rassicacearum</w:t>
            </w:r>
            <w:proofErr w:type="spellEnd"/>
          </w:p>
        </w:tc>
      </w:tr>
      <w:tr w:rsidR="00B80C98" w:rsidRPr="008F6FA7" w14:paraId="0CB0264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255E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7202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8E40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nnabina</w:t>
            </w:r>
            <w:proofErr w:type="spellEnd"/>
          </w:p>
        </w:tc>
      </w:tr>
      <w:tr w:rsidR="00B80C98" w:rsidRPr="008F6FA7" w14:paraId="14BAAE3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832F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77BF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C0EA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ichorii</w:t>
            </w:r>
            <w:proofErr w:type="spellEnd"/>
          </w:p>
        </w:tc>
      </w:tr>
      <w:tr w:rsidR="00B80C98" w:rsidRPr="008F6FA7" w14:paraId="0B1A05C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9C7B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EEA7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5487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icuserectae</w:t>
            </w:r>
            <w:proofErr w:type="spellEnd"/>
          </w:p>
        </w:tc>
      </w:tr>
      <w:tr w:rsidR="00B80C98" w:rsidRPr="008F6FA7" w14:paraId="52A14FA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B6EA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065E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1AD4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luorescens</w:t>
            </w:r>
            <w:proofErr w:type="spellEnd"/>
          </w:p>
        </w:tc>
      </w:tr>
      <w:tr w:rsidR="00B80C98" w:rsidRPr="008F6FA7" w14:paraId="6CB8F9A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7A028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0B43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F59E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ragi</w:t>
            </w:r>
            <w:proofErr w:type="spellEnd"/>
          </w:p>
        </w:tc>
      </w:tr>
      <w:tr w:rsidR="00B80C98" w:rsidRPr="008F6FA7" w14:paraId="5773DF0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DD2A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84FC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954B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rederiksbergensis</w:t>
            </w:r>
            <w:proofErr w:type="spellEnd"/>
          </w:p>
        </w:tc>
      </w:tr>
      <w:tr w:rsidR="00B80C98" w:rsidRPr="008F6FA7" w14:paraId="64EBAB7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ED9C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51B1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CB72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s fulva</w:t>
            </w:r>
          </w:p>
        </w:tc>
      </w:tr>
      <w:tr w:rsidR="00B80C98" w:rsidRPr="008F6FA7" w14:paraId="293BF23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E9D1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7D94E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582E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fuscovaginae</w:t>
            </w:r>
            <w:proofErr w:type="spellEnd"/>
          </w:p>
        </w:tc>
      </w:tr>
      <w:tr w:rsidR="00B80C98" w:rsidRPr="008F6FA7" w14:paraId="5F7B0D5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7420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BF20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11CC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ingeri</w:t>
            </w:r>
            <w:proofErr w:type="spellEnd"/>
          </w:p>
        </w:tc>
      </w:tr>
      <w:tr w:rsidR="00B80C98" w:rsidRPr="008F6FA7" w14:paraId="38F36C6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C6C4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36C5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FF91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raminis</w:t>
            </w:r>
            <w:proofErr w:type="spellEnd"/>
          </w:p>
        </w:tc>
      </w:tr>
      <w:tr w:rsidR="00B80C98" w:rsidRPr="008F6FA7" w14:paraId="521AB0B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17F3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AEAE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26C1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ranadensis</w:t>
            </w:r>
            <w:proofErr w:type="spellEnd"/>
          </w:p>
        </w:tc>
      </w:tr>
      <w:tr w:rsidR="00B80C98" w:rsidRPr="008F6FA7" w14:paraId="24DDC2E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92F1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09FC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EA35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oreensis</w:t>
            </w:r>
            <w:proofErr w:type="spellEnd"/>
          </w:p>
        </w:tc>
      </w:tr>
      <w:tr w:rsidR="00B80C98" w:rsidRPr="008F6FA7" w14:paraId="1A1DF94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A365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4549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E17A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ibanensis</w:t>
            </w:r>
            <w:proofErr w:type="spellEnd"/>
          </w:p>
        </w:tc>
      </w:tr>
      <w:tr w:rsidR="00B80C98" w:rsidRPr="008F6FA7" w14:paraId="1ACC7FA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0AE3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8989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301E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undensis</w:t>
            </w:r>
            <w:proofErr w:type="spellEnd"/>
          </w:p>
        </w:tc>
      </w:tr>
      <w:tr w:rsidR="00B80C98" w:rsidRPr="008F6FA7" w14:paraId="2AAC5BE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97B1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2EF6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70D0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andelii</w:t>
            </w:r>
            <w:proofErr w:type="spellEnd"/>
          </w:p>
        </w:tc>
      </w:tr>
      <w:tr w:rsidR="00B80C98" w:rsidRPr="008F6FA7" w14:paraId="7596881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E7EE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6BFB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626A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arginali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v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.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arginalis</w:t>
            </w:r>
            <w:proofErr w:type="spellEnd"/>
          </w:p>
        </w:tc>
      </w:tr>
      <w:tr w:rsidR="00B80C98" w:rsidRPr="008F6FA7" w14:paraId="2716002D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00B5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FBD9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8C0B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s mendocina</w:t>
            </w:r>
          </w:p>
        </w:tc>
      </w:tr>
      <w:tr w:rsidR="00B80C98" w:rsidRPr="008F6FA7" w14:paraId="6995796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1941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A223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FBA9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igulae</w:t>
            </w:r>
            <w:proofErr w:type="spellEnd"/>
          </w:p>
        </w:tc>
      </w:tr>
      <w:tr w:rsidR="00B80C98" w:rsidRPr="008F6FA7" w14:paraId="6AFA529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E989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0B99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C9C7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nteilii</w:t>
            </w:r>
            <w:proofErr w:type="spellEnd"/>
          </w:p>
        </w:tc>
      </w:tr>
      <w:tr w:rsidR="00B80C98" w:rsidRPr="008F6FA7" w14:paraId="4E9429D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E9BB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935F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C8273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oraviensis</w:t>
            </w:r>
            <w:proofErr w:type="spellEnd"/>
          </w:p>
        </w:tc>
      </w:tr>
      <w:tr w:rsidR="00B80C98" w:rsidRPr="008F6FA7" w14:paraId="313F886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5E8E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5EBC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2C15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leovorans</w:t>
            </w:r>
            <w:proofErr w:type="spellEnd"/>
          </w:p>
        </w:tc>
      </w:tr>
      <w:tr w:rsidR="00B80C98" w:rsidRPr="008F6FA7" w14:paraId="1281AC8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0F64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46B8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E691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oryzihabitans</w:t>
            </w:r>
            <w:proofErr w:type="spellEnd"/>
          </w:p>
        </w:tc>
      </w:tr>
      <w:tr w:rsidR="00B80C98" w:rsidRPr="008F6FA7" w14:paraId="305D76E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3D05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lastRenderedPageBreak/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B8C2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C1D5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lecoglossicida</w:t>
            </w:r>
            <w:proofErr w:type="spellEnd"/>
          </w:p>
        </w:tc>
      </w:tr>
      <w:tr w:rsidR="00B80C98" w:rsidRPr="008F6FA7" w14:paraId="400071F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76B0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2206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2952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oae</w:t>
            </w:r>
            <w:proofErr w:type="spellEnd"/>
          </w:p>
        </w:tc>
      </w:tr>
      <w:tr w:rsidR="00B80C98" w:rsidRPr="008F6FA7" w14:paraId="3F8AAA3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14CD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F0B0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7343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ychrophila</w:t>
            </w:r>
            <w:proofErr w:type="spellEnd"/>
          </w:p>
        </w:tc>
      </w:tr>
      <w:tr w:rsidR="00B80C98" w:rsidRPr="008F6FA7" w14:paraId="4D293A4E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125C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3DBD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509E5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ychrotolerans</w:t>
            </w:r>
            <w:proofErr w:type="spellEnd"/>
          </w:p>
        </w:tc>
      </w:tr>
      <w:tr w:rsidR="00B80C98" w:rsidRPr="008F6FA7" w14:paraId="7FC0C9A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EB14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4D78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E0A6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utida</w:t>
            </w:r>
            <w:proofErr w:type="spellEnd"/>
          </w:p>
        </w:tc>
      </w:tr>
      <w:tr w:rsidR="00B80C98" w:rsidRPr="008F6FA7" w14:paraId="087FC64F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5287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F4A5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04641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sphaerae</w:t>
            </w:r>
            <w:proofErr w:type="spellEnd"/>
          </w:p>
        </w:tc>
      </w:tr>
      <w:tr w:rsidR="00B80C98" w:rsidRPr="008F6FA7" w14:paraId="55FCC07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767E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A641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E5EEE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odesiae</w:t>
            </w:r>
            <w:proofErr w:type="spellEnd"/>
          </w:p>
        </w:tc>
      </w:tr>
      <w:tr w:rsidR="00B80C98" w:rsidRPr="008F6FA7" w14:paraId="4E3957C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0F75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E8BF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C732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utzeri</w:t>
            </w:r>
            <w:proofErr w:type="spellEnd"/>
          </w:p>
        </w:tc>
      </w:tr>
      <w:tr w:rsidR="00B80C98" w:rsidRPr="008F6FA7" w14:paraId="64D18B0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9869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D677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7D9F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ynxantha</w:t>
            </w:r>
            <w:proofErr w:type="spellEnd"/>
          </w:p>
        </w:tc>
      </w:tr>
      <w:tr w:rsidR="00B80C98" w:rsidRPr="008F6FA7" w14:paraId="6267D16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EB7F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59D8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959D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yringae</w:t>
            </w:r>
            <w:proofErr w:type="spellEnd"/>
          </w:p>
        </w:tc>
      </w:tr>
      <w:tr w:rsidR="00B80C98" w:rsidRPr="008F6FA7" w14:paraId="522C83C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8A5B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A6D1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8F99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yringae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v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.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erasicola</w:t>
            </w:r>
            <w:proofErr w:type="spellEnd"/>
          </w:p>
        </w:tc>
      </w:tr>
      <w:tr w:rsidR="00B80C98" w:rsidRPr="008F6FA7" w14:paraId="0C61FE2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751C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9819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D0AB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taetrolens</w:t>
            </w:r>
            <w:proofErr w:type="spellEnd"/>
          </w:p>
        </w:tc>
      </w:tr>
      <w:tr w:rsidR="00B80C98" w:rsidRPr="008F6FA7" w14:paraId="1DDA73E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003E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8341D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1850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tolaasii</w:t>
            </w:r>
            <w:proofErr w:type="spellEnd"/>
          </w:p>
        </w:tc>
      </w:tr>
      <w:tr w:rsidR="00B80C98" w:rsidRPr="008F6FA7" w14:paraId="0F148A5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C5A0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594F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13900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msongensis</w:t>
            </w:r>
            <w:proofErr w:type="spellEnd"/>
          </w:p>
        </w:tc>
      </w:tr>
      <w:tr w:rsidR="00B80C98" w:rsidRPr="008F6FA7" w14:paraId="1642F31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C278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59D3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E31A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eronii</w:t>
            </w:r>
            <w:proofErr w:type="spellEnd"/>
          </w:p>
        </w:tc>
      </w:tr>
      <w:tr w:rsidR="00B80C98" w:rsidRPr="008F6FA7" w14:paraId="3E7725C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467A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B9A1F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7B6A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iridiflava</w:t>
            </w:r>
            <w:proofErr w:type="spellEnd"/>
          </w:p>
        </w:tc>
      </w:tr>
      <w:tr w:rsidR="00B80C98" w:rsidRPr="008F6FA7" w14:paraId="525C1A0E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F0CF2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719A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FEE7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marina</w:t>
            </w:r>
            <w:proofErr w:type="spellEnd"/>
          </w:p>
        </w:tc>
      </w:tr>
      <w:tr w:rsidR="00B80C98" w:rsidRPr="008F6FA7" w14:paraId="7D5D252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0683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les</w:t>
            </w:r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B241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seud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3F72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Pseudomonas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amanorum</w:t>
            </w:r>
            <w:proofErr w:type="spellEnd"/>
          </w:p>
        </w:tc>
      </w:tr>
      <w:tr w:rsidR="00B80C98" w:rsidRPr="008F6FA7" w14:paraId="7B789A3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7136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b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0F06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b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25A2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gr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arrymoorei</w:t>
            </w:r>
            <w:proofErr w:type="spellEnd"/>
          </w:p>
        </w:tc>
      </w:tr>
      <w:tr w:rsidR="00B80C98" w:rsidRPr="008F6FA7" w14:paraId="31765BE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185A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b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32193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b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D0A0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gr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adiobacter</w:t>
            </w:r>
            <w:proofErr w:type="spellEnd"/>
          </w:p>
        </w:tc>
      </w:tr>
      <w:tr w:rsidR="00B80C98" w:rsidRPr="008F6FA7" w14:paraId="3F055BA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F761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b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248C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b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BE5D1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grobacterium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ubi</w:t>
            </w:r>
            <w:proofErr w:type="spellEnd"/>
          </w:p>
        </w:tc>
      </w:tr>
      <w:tr w:rsidR="00B80C98" w:rsidRPr="008F6FA7" w14:paraId="5A6FB4E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AB10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b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6F1D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p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8FF8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nnonibacter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hragmitetus</w:t>
            </w:r>
            <w:proofErr w:type="spellEnd"/>
          </w:p>
        </w:tc>
      </w:tr>
      <w:tr w:rsidR="00B80C98" w:rsidRPr="008F6FA7" w14:paraId="7CA3B57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B2FF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b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B3BB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DDAE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fip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irgiae</w:t>
            </w:r>
            <w:proofErr w:type="spellEnd"/>
          </w:p>
        </w:tc>
      </w:tr>
      <w:tr w:rsidR="00B80C98" w:rsidRPr="008F6FA7" w14:paraId="6B0F056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4B4F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b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F974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BBBC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fip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roomeae</w:t>
            </w:r>
            <w:proofErr w:type="spellEnd"/>
          </w:p>
        </w:tc>
      </w:tr>
      <w:tr w:rsidR="00B80C98" w:rsidRPr="008F6FA7" w14:paraId="396BC03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FFB6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b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D030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9DE2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fip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levelandensi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ATCC 49720</w:t>
            </w:r>
          </w:p>
        </w:tc>
      </w:tr>
      <w:tr w:rsidR="00B80C98" w:rsidRPr="008F6FA7" w14:paraId="558B649D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95C6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odobacter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B19F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odobacter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FC8E9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ra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yeei</w:t>
            </w:r>
            <w:proofErr w:type="spellEnd"/>
          </w:p>
        </w:tc>
      </w:tr>
      <w:tr w:rsidR="00B80C98" w:rsidRPr="008F6FA7" w14:paraId="45556E3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FD04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ickettsi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6D7B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ickettsi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E54B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ncultured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ickettsial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ium</w:t>
            </w:r>
            <w:proofErr w:type="spellEnd"/>
          </w:p>
        </w:tc>
      </w:tr>
      <w:tr w:rsidR="00B80C98" w:rsidRPr="008F6FA7" w14:paraId="1B445DB7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1029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acchari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E902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norank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C6AA7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uncultured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ndidat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accharibacteri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bacterium</w:t>
            </w:r>
            <w:proofErr w:type="spellEnd"/>
          </w:p>
        </w:tc>
      </w:tr>
      <w:tr w:rsidR="00B80C98" w:rsidRPr="008F6FA7" w14:paraId="7FD53136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BEF2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A365F1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8AAB2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alpina</w:t>
            </w:r>
          </w:p>
        </w:tc>
      </w:tr>
      <w:tr w:rsidR="00B80C98" w:rsidRPr="008F6FA7" w14:paraId="09AFC8E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DE55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43D3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CE4B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engshuiensis</w:t>
            </w:r>
            <w:proofErr w:type="spellEnd"/>
          </w:p>
        </w:tc>
      </w:tr>
      <w:tr w:rsidR="00B80C98" w:rsidRPr="008F6FA7" w14:paraId="74A8260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B202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C942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CA80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insulae</w:t>
            </w:r>
            <w:proofErr w:type="spellEnd"/>
          </w:p>
        </w:tc>
      </w:tr>
      <w:tr w:rsidR="00B80C98" w:rsidRPr="008F6FA7" w14:paraId="511A8C3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6FD68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4612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04EC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koreensis</w:t>
            </w:r>
            <w:proofErr w:type="spellEnd"/>
          </w:p>
        </w:tc>
      </w:tr>
      <w:tr w:rsidR="00B80C98" w:rsidRPr="008F6FA7" w14:paraId="7990A2A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12F9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B43A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FB71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lutea</w:t>
            </w:r>
            <w:proofErr w:type="spellEnd"/>
          </w:p>
        </w:tc>
      </w:tr>
      <w:tr w:rsidR="00B80C98" w:rsidRPr="008F6FA7" w14:paraId="2BA19633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D000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766F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5B15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elonis</w:t>
            </w:r>
            <w:proofErr w:type="spellEnd"/>
          </w:p>
        </w:tc>
      </w:tr>
      <w:tr w:rsidR="00B80C98" w:rsidRPr="008F6FA7" w14:paraId="39E410CF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0BE77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B77E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3B142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nacis</w:t>
            </w:r>
            <w:proofErr w:type="spellEnd"/>
          </w:p>
        </w:tc>
      </w:tr>
      <w:tr w:rsidR="00B80C98" w:rsidRPr="008F6FA7" w14:paraId="10C167B8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5BB4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D6F3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30C9F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ucimobilis</w:t>
            </w:r>
            <w:proofErr w:type="spellEnd"/>
          </w:p>
        </w:tc>
      </w:tr>
      <w:tr w:rsidR="00B80C98" w:rsidRPr="008F6FA7" w14:paraId="36ACFC9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4C6E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F433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270C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phing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wittichii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RW1</w:t>
            </w:r>
          </w:p>
        </w:tc>
      </w:tr>
      <w:tr w:rsidR="00B80C98" w:rsidRPr="008F6FA7" w14:paraId="461D9110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35AE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39AF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em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D25B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em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haemolysans</w:t>
            </w:r>
            <w:proofErr w:type="spellEnd"/>
          </w:p>
        </w:tc>
      </w:tr>
      <w:tr w:rsidR="00B80C98" w:rsidRPr="008F6FA7" w14:paraId="6FE10D2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2DEB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6EC6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em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17B75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em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anguinis</w:t>
            </w:r>
            <w:proofErr w:type="spellEnd"/>
          </w:p>
        </w:tc>
      </w:tr>
      <w:tr w:rsidR="00B80C98" w:rsidRPr="008F6FA7" w14:paraId="38C086B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2398E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6D2D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2EB7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ureus</w:t>
            </w:r>
            <w:proofErr w:type="spellEnd"/>
          </w:p>
        </w:tc>
      </w:tr>
      <w:tr w:rsidR="00B80C98" w:rsidRPr="008F6FA7" w14:paraId="65938179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C89F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6D6FA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1F868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capitis</w:t>
            </w:r>
            <w:proofErr w:type="spellEnd"/>
          </w:p>
        </w:tc>
      </w:tr>
      <w:tr w:rsidR="00B80C98" w:rsidRPr="008F6FA7" w14:paraId="7532046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AFB09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D80A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E691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epidermidis</w:t>
            </w:r>
            <w:proofErr w:type="spellEnd"/>
          </w:p>
        </w:tc>
      </w:tr>
      <w:tr w:rsidR="00B80C98" w:rsidRPr="008F6FA7" w14:paraId="4D951E8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F989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lastRenderedPageBreak/>
              <w:t>Staphyl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EBE0B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D5AE6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hominis</w:t>
            </w:r>
          </w:p>
        </w:tc>
      </w:tr>
      <w:tr w:rsidR="00B80C98" w:rsidRPr="008F6FA7" w14:paraId="653692EF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09C9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5647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C07DD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steuri</w:t>
            </w:r>
            <w:proofErr w:type="spellEnd"/>
          </w:p>
        </w:tc>
      </w:tr>
      <w:tr w:rsidR="00B80C98" w:rsidRPr="008F6FA7" w14:paraId="1B28BEAF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FB90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967E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4E603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ciuri</w:t>
            </w:r>
            <w:proofErr w:type="spellEnd"/>
          </w:p>
        </w:tc>
      </w:tr>
      <w:tr w:rsidR="00B80C98" w:rsidRPr="008F6FA7" w14:paraId="1EA7A2E5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7FEE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A36F5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B55CF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aphylococcu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warneri</w:t>
            </w:r>
            <w:proofErr w:type="spellEnd"/>
          </w:p>
        </w:tc>
      </w:tr>
      <w:tr w:rsidR="00B80C98" w:rsidRPr="008F6FA7" w14:paraId="0964DA5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20E39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mycet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8CF4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mycet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3ECE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myc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lbidoflavus</w:t>
            </w:r>
            <w:proofErr w:type="spellEnd"/>
          </w:p>
        </w:tc>
      </w:tr>
      <w:tr w:rsidR="00B80C98" w:rsidRPr="008F6FA7" w14:paraId="33E3CB5C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86BA7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mycet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6ED2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mycet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44124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myc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globisporus</w:t>
            </w:r>
            <w:proofErr w:type="spellEnd"/>
          </w:p>
        </w:tc>
      </w:tr>
      <w:tr w:rsidR="00B80C98" w:rsidRPr="008F6FA7" w14:paraId="6CDC7A01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D54A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mycet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44D8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mycet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FE261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reptomyce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ratensis</w:t>
            </w:r>
            <w:proofErr w:type="spellEnd"/>
          </w:p>
        </w:tc>
      </w:tr>
      <w:tr w:rsidR="00B80C98" w:rsidRPr="008F6FA7" w14:paraId="21AD63CA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15F3D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eillonellales-Selen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F9023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eillonell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79548C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Veillonella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parvula</w:t>
            </w:r>
            <w:proofErr w:type="spellEnd"/>
          </w:p>
        </w:tc>
      </w:tr>
      <w:tr w:rsidR="00B80C98" w:rsidRPr="008F6FA7" w14:paraId="6A66407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A0990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D903C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32D1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enotroph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maltophilia</w:t>
            </w:r>
            <w:proofErr w:type="spellEnd"/>
          </w:p>
        </w:tc>
      </w:tr>
      <w:tr w:rsidR="00B80C98" w:rsidRPr="008F6FA7" w14:paraId="77D94EF2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334DF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03896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7A9CA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Stenotroph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rhizophila</w:t>
            </w:r>
            <w:proofErr w:type="spellEnd"/>
          </w:p>
        </w:tc>
      </w:tr>
      <w:tr w:rsidR="00B80C98" w:rsidRPr="008F6FA7" w14:paraId="7E4C72C4" w14:textId="77777777" w:rsidTr="00E96735">
        <w:trPr>
          <w:trHeight w:val="300"/>
        </w:trPr>
        <w:tc>
          <w:tcPr>
            <w:tcW w:w="25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B68C54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monadales</w:t>
            </w:r>
            <w:proofErr w:type="spellEnd"/>
          </w:p>
        </w:tc>
        <w:tc>
          <w:tcPr>
            <w:tcW w:w="23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25A72" w14:textId="77777777" w:rsidR="00B80C98" w:rsidRPr="008F6FA7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8F6FA7">
              <w:rPr>
                <w:rFonts w:ascii="Arial" w:eastAsia="Times New Roman" w:hAnsi="Arial" w:cs="Arial"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monadaceae</w:t>
            </w:r>
            <w:proofErr w:type="spellEnd"/>
          </w:p>
        </w:tc>
        <w:tc>
          <w:tcPr>
            <w:tcW w:w="51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4786B" w14:textId="77777777" w:rsidR="00B80C98" w:rsidRPr="007E6862" w:rsidRDefault="00B80C98" w:rsidP="00E96735">
            <w:pPr>
              <w:spacing w:after="0" w:line="240" w:lineRule="auto"/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</w:pP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Xanthomonas</w:t>
            </w:r>
            <w:proofErr w:type="spellEnd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 xml:space="preserve"> </w:t>
            </w:r>
            <w:proofErr w:type="spellStart"/>
            <w:r w:rsidRPr="007E6862">
              <w:rPr>
                <w:rFonts w:ascii="Arial" w:eastAsia="Times New Roman" w:hAnsi="Arial" w:cs="Arial"/>
                <w:i/>
                <w:iCs/>
                <w:color w:val="000000"/>
                <w:kern w:val="0"/>
                <w:sz w:val="20"/>
                <w:szCs w:val="20"/>
                <w:lang w:val="es-ES"/>
                <w14:ligatures w14:val="none"/>
              </w:rPr>
              <w:t>albilineans</w:t>
            </w:r>
            <w:proofErr w:type="spellEnd"/>
          </w:p>
        </w:tc>
      </w:tr>
    </w:tbl>
    <w:p w14:paraId="55DBB77F" w14:textId="77777777" w:rsidR="00B80C98" w:rsidRDefault="00B80C98" w:rsidP="00B80C98">
      <w:pPr>
        <w:rPr>
          <w:rFonts w:ascii="Arial" w:hAnsi="Arial" w:cs="Arial"/>
        </w:rPr>
      </w:pPr>
    </w:p>
    <w:p w14:paraId="691B6B5C" w14:textId="77777777" w:rsidR="00B80C98" w:rsidRDefault="00B80C98" w:rsidP="00B80C98">
      <w:pPr>
        <w:rPr>
          <w:rFonts w:ascii="Arial" w:hAnsi="Arial" w:cs="Arial"/>
        </w:rPr>
      </w:pPr>
    </w:p>
    <w:p w14:paraId="5BF29BA9" w14:textId="77777777" w:rsidR="00B80C98" w:rsidRDefault="00B80C98" w:rsidP="00B80C98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054A8A2D" w14:textId="33D62844" w:rsidR="00B80C98" w:rsidRDefault="00B80C98" w:rsidP="00B80C98">
      <w:pPr>
        <w:spacing w:line="360" w:lineRule="auto"/>
        <w:rPr>
          <w:rFonts w:ascii="Arial" w:hAnsi="Arial" w:cs="Arial"/>
        </w:rPr>
      </w:pPr>
      <w:bookmarkStart w:id="3" w:name="_Ref169012385"/>
      <w:r w:rsidRPr="00421B37">
        <w:rPr>
          <w:rFonts w:ascii="Arial" w:hAnsi="Arial" w:cs="Arial"/>
        </w:rPr>
        <w:lastRenderedPageBreak/>
        <w:t xml:space="preserve">Supplementary Material </w:t>
      </w:r>
      <w:r w:rsidRPr="00421B37">
        <w:rPr>
          <w:rFonts w:ascii="Arial" w:hAnsi="Arial" w:cs="Arial"/>
        </w:rPr>
        <w:fldChar w:fldCharType="begin"/>
      </w:r>
      <w:r w:rsidRPr="00421B37">
        <w:rPr>
          <w:rFonts w:ascii="Arial" w:hAnsi="Arial" w:cs="Arial"/>
        </w:rPr>
        <w:instrText xml:space="preserve"> SEQ Supplementary_Material \* ARABIC </w:instrText>
      </w:r>
      <w:r w:rsidRPr="00421B37">
        <w:rPr>
          <w:rFonts w:ascii="Arial" w:hAnsi="Arial" w:cs="Arial"/>
        </w:rPr>
        <w:fldChar w:fldCharType="separate"/>
      </w:r>
      <w:r w:rsidR="00EB4D28">
        <w:rPr>
          <w:rFonts w:ascii="Arial" w:hAnsi="Arial" w:cs="Arial"/>
          <w:noProof/>
        </w:rPr>
        <w:t>3</w:t>
      </w:r>
      <w:r w:rsidRPr="00421B37">
        <w:rPr>
          <w:rFonts w:ascii="Arial" w:hAnsi="Arial" w:cs="Arial"/>
        </w:rPr>
        <w:fldChar w:fldCharType="end"/>
      </w:r>
      <w:bookmarkEnd w:id="3"/>
      <w:r w:rsidRPr="00421B37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Histogram of numbers of number of bacterial pathogenic taxa per lake in a) water and b) sediment samples</w:t>
      </w:r>
      <w:r w:rsidRPr="0069783D">
        <w:rPr>
          <w:rFonts w:ascii="Arial" w:hAnsi="Arial" w:cs="Arial"/>
        </w:rPr>
        <w:t>.</w:t>
      </w:r>
    </w:p>
    <w:p w14:paraId="17A3836B" w14:textId="77777777" w:rsidR="00B80C98" w:rsidRDefault="00B80C98" w:rsidP="00B80C98">
      <w:pPr>
        <w:spacing w:line="360" w:lineRule="auto"/>
        <w:rPr>
          <w:rFonts w:ascii="Arial" w:hAnsi="Arial" w:cs="Arial"/>
        </w:rPr>
      </w:pPr>
      <w:r>
        <w:rPr>
          <w:rFonts w:ascii="Arial" w:hAnsi="Arial" w:cs="Arial"/>
          <w:noProof/>
        </w:rPr>
        <w:drawing>
          <wp:inline distT="0" distB="0" distL="0" distR="0" wp14:anchorId="7134516D" wp14:editId="7F24B17D">
            <wp:extent cx="5486411" cy="2743206"/>
            <wp:effectExtent l="0" t="0" r="0" b="0"/>
            <wp:docPr id="112723397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7233978" name="Picture 1127233978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86411" cy="27432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6F553A5" w14:textId="77777777" w:rsidR="00B80C98" w:rsidRDefault="00B80C98" w:rsidP="00B80C98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3C96CE7D" w14:textId="416C4480" w:rsidR="00B80C98" w:rsidRDefault="00B80C98" w:rsidP="00B80C98">
      <w:pPr>
        <w:spacing w:line="360" w:lineRule="auto"/>
        <w:rPr>
          <w:rFonts w:ascii="Arial" w:hAnsi="Arial" w:cs="Arial"/>
        </w:rPr>
      </w:pPr>
      <w:bookmarkStart w:id="4" w:name="_Ref169012595"/>
      <w:r w:rsidRPr="00421B37">
        <w:rPr>
          <w:rFonts w:ascii="Arial" w:hAnsi="Arial" w:cs="Arial"/>
        </w:rPr>
        <w:lastRenderedPageBreak/>
        <w:t xml:space="preserve">Supplementary Material </w:t>
      </w:r>
      <w:r w:rsidRPr="00421B37">
        <w:rPr>
          <w:rFonts w:ascii="Arial" w:hAnsi="Arial" w:cs="Arial"/>
        </w:rPr>
        <w:fldChar w:fldCharType="begin"/>
      </w:r>
      <w:r w:rsidRPr="00421B37">
        <w:rPr>
          <w:rFonts w:ascii="Arial" w:hAnsi="Arial" w:cs="Arial"/>
        </w:rPr>
        <w:instrText xml:space="preserve"> SEQ Supplementary_Material \* ARABIC </w:instrText>
      </w:r>
      <w:r w:rsidRPr="00421B37">
        <w:rPr>
          <w:rFonts w:ascii="Arial" w:hAnsi="Arial" w:cs="Arial"/>
        </w:rPr>
        <w:fldChar w:fldCharType="separate"/>
      </w:r>
      <w:r w:rsidR="00EB4D28">
        <w:rPr>
          <w:rFonts w:ascii="Arial" w:hAnsi="Arial" w:cs="Arial"/>
          <w:noProof/>
        </w:rPr>
        <w:t>4</w:t>
      </w:r>
      <w:r w:rsidRPr="00421B37">
        <w:rPr>
          <w:rFonts w:ascii="Arial" w:hAnsi="Arial" w:cs="Arial"/>
        </w:rPr>
        <w:fldChar w:fldCharType="end"/>
      </w:r>
      <w:bookmarkEnd w:id="2"/>
      <w:bookmarkEnd w:id="4"/>
      <w:r w:rsidRPr="00421B37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69783D">
        <w:rPr>
          <w:rFonts w:ascii="Arial" w:hAnsi="Arial" w:cs="Arial"/>
        </w:rPr>
        <w:t xml:space="preserve">Results of </w:t>
      </w:r>
      <w:r>
        <w:rPr>
          <w:rFonts w:ascii="Arial" w:hAnsi="Arial" w:cs="Arial"/>
        </w:rPr>
        <w:t>generalised linear models with negative binomial errors to test the effect of predictor variables on number of bacterial pathogenic taxa in a) water and b) sediment samples</w:t>
      </w:r>
      <w:r w:rsidRPr="0069783D">
        <w:rPr>
          <w:rFonts w:ascii="Arial" w:hAnsi="Arial" w:cs="Arial"/>
        </w:rPr>
        <w:t>.</w:t>
      </w:r>
    </w:p>
    <w:tbl>
      <w:tblPr>
        <w:tblW w:w="700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24"/>
        <w:gridCol w:w="996"/>
        <w:gridCol w:w="960"/>
        <w:gridCol w:w="960"/>
        <w:gridCol w:w="960"/>
      </w:tblGrid>
      <w:tr w:rsidR="00B80C98" w:rsidRPr="00816849" w14:paraId="6368FD7B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7C5A78" w14:textId="77777777" w:rsidR="00B80C98" w:rsidRPr="00816849" w:rsidRDefault="00B80C98" w:rsidP="00E96735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Water 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DA764E4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estimate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9D65A9D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.E.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F5F31E6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statistic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09F781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</w:t>
            </w:r>
          </w:p>
        </w:tc>
      </w:tr>
      <w:tr w:rsidR="00B80C98" w:rsidRPr="00816849" w14:paraId="66DE4399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14DEB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(Intercept)</w:t>
            </w:r>
          </w:p>
        </w:tc>
        <w:tc>
          <w:tcPr>
            <w:tcW w:w="99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72256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3.21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D21A6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7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0A011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48.93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97FF3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</w:t>
            </w:r>
            <w:r w:rsidRPr="00816849">
              <w:rPr>
                <w:rFonts w:ascii="Arial" w:hAnsi="Arial" w:cs="Arial"/>
              </w:rPr>
              <w:t>&lt;0.001</w:t>
            </w:r>
          </w:p>
        </w:tc>
      </w:tr>
      <w:tr w:rsidR="00B80C98" w:rsidRPr="00816849" w14:paraId="04CA012B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7D438DE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Total Nitrogen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69942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1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22F26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7AB29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1.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DFC05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95</w:t>
            </w:r>
          </w:p>
        </w:tc>
      </w:tr>
      <w:tr w:rsidR="00B80C98" w:rsidRPr="00816849" w14:paraId="4EC94EB8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49B8EB0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Total Phosphorus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BDCC05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48C16C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10B66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9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F269E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321</w:t>
            </w:r>
          </w:p>
        </w:tc>
      </w:tr>
      <w:tr w:rsidR="00B80C98" w:rsidRPr="00816849" w14:paraId="03619DC5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DC216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High-productivity </w:t>
            </w:r>
            <w:r w:rsidRPr="00816849">
              <w:rPr>
                <w:rFonts w:ascii="Arial" w:hAnsi="Arial" w:cs="Arial"/>
              </w:rPr>
              <w:t>exotic</w:t>
            </w:r>
            <w:r>
              <w:rPr>
                <w:rFonts w:ascii="Arial" w:hAnsi="Arial" w:cs="Arial"/>
              </w:rPr>
              <w:t xml:space="preserve"> </w:t>
            </w:r>
            <w:r w:rsidRPr="00816849">
              <w:rPr>
                <w:rFonts w:ascii="Arial" w:hAnsi="Arial" w:cs="Arial"/>
              </w:rPr>
              <w:t>grass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B8648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B4C27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53F66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3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DED9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748</w:t>
            </w:r>
          </w:p>
        </w:tc>
      </w:tr>
      <w:tr w:rsidR="00B80C98" w:rsidRPr="00816849" w14:paraId="615DFEEB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E3A40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</w:t>
            </w:r>
            <w:r w:rsidRPr="00816849">
              <w:rPr>
                <w:rFonts w:ascii="Arial" w:hAnsi="Arial" w:cs="Arial"/>
              </w:rPr>
              <w:t>ow</w:t>
            </w:r>
            <w:r>
              <w:rPr>
                <w:rFonts w:ascii="Arial" w:hAnsi="Arial" w:cs="Arial"/>
              </w:rPr>
              <w:t>-</w:t>
            </w:r>
            <w:r w:rsidRPr="00816849">
              <w:rPr>
                <w:rFonts w:ascii="Arial" w:hAnsi="Arial" w:cs="Arial"/>
              </w:rPr>
              <w:t>prod</w:t>
            </w:r>
            <w:r>
              <w:rPr>
                <w:rFonts w:ascii="Arial" w:hAnsi="Arial" w:cs="Arial"/>
              </w:rPr>
              <w:t xml:space="preserve">uctivity </w:t>
            </w:r>
            <w:r w:rsidRPr="00816849">
              <w:rPr>
                <w:rFonts w:ascii="Arial" w:hAnsi="Arial" w:cs="Arial"/>
              </w:rPr>
              <w:t>grass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D7F1F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4281E3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D88BA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3284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951</w:t>
            </w:r>
          </w:p>
        </w:tc>
      </w:tr>
      <w:tr w:rsidR="00B80C98" w:rsidRPr="00816849" w14:paraId="4899F7D7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95B41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</w:t>
            </w:r>
            <w:r w:rsidRPr="00816849">
              <w:rPr>
                <w:rFonts w:ascii="Arial" w:hAnsi="Arial" w:cs="Arial"/>
              </w:rPr>
              <w:t>atitude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EBD4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B13A5F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90AA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8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B8995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415</w:t>
            </w:r>
          </w:p>
        </w:tc>
      </w:tr>
      <w:tr w:rsidR="00B80C98" w:rsidRPr="00816849" w14:paraId="73620C80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5BD5C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A</w:t>
            </w:r>
            <w:r w:rsidRPr="00816849">
              <w:rPr>
                <w:rFonts w:ascii="Arial" w:hAnsi="Arial" w:cs="Arial"/>
              </w:rPr>
              <w:t>ltitude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E4C7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2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917A0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C2227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D70185" w14:textId="77777777" w:rsidR="00B80C98" w:rsidRPr="00B15B80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  <w:b/>
                <w:bCs/>
              </w:rPr>
            </w:pPr>
            <w:r w:rsidRPr="00B15B80">
              <w:rPr>
                <w:rFonts w:ascii="Arial" w:hAnsi="Arial" w:cs="Arial"/>
                <w:b/>
                <w:bCs/>
              </w:rPr>
              <w:t>0.046</w:t>
            </w:r>
          </w:p>
        </w:tc>
      </w:tr>
      <w:tr w:rsidR="00B80C98" w:rsidRPr="00816849" w14:paraId="35570DB5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868BC1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L</w:t>
            </w:r>
            <w:r w:rsidRPr="00816849">
              <w:rPr>
                <w:rFonts w:ascii="Arial" w:hAnsi="Arial" w:cs="Arial"/>
              </w:rPr>
              <w:t>ake</w:t>
            </w:r>
            <w:r>
              <w:rPr>
                <w:rFonts w:ascii="Arial" w:hAnsi="Arial" w:cs="Arial"/>
              </w:rPr>
              <w:t xml:space="preserve"> </w:t>
            </w:r>
            <w:r w:rsidRPr="00816849">
              <w:rPr>
                <w:rFonts w:ascii="Arial" w:hAnsi="Arial" w:cs="Arial"/>
              </w:rPr>
              <w:t>area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C2B54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7028C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95DD9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20F06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925</w:t>
            </w:r>
          </w:p>
        </w:tc>
      </w:tr>
      <w:tr w:rsidR="00B80C98" w:rsidRPr="00816849" w14:paraId="4A0646D0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598E4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</w:t>
            </w:r>
            <w:r w:rsidRPr="00816849">
              <w:rPr>
                <w:rFonts w:ascii="Arial" w:hAnsi="Arial" w:cs="Arial"/>
              </w:rPr>
              <w:t>ecchi</w:t>
            </w:r>
            <w:r>
              <w:rPr>
                <w:rFonts w:ascii="Arial" w:hAnsi="Arial" w:cs="Arial"/>
              </w:rPr>
              <w:t xml:space="preserve"> </w:t>
            </w:r>
            <w:r w:rsidRPr="00816849">
              <w:rPr>
                <w:rFonts w:ascii="Arial" w:hAnsi="Arial" w:cs="Arial"/>
              </w:rPr>
              <w:t>disk</w:t>
            </w:r>
            <w:r>
              <w:rPr>
                <w:rFonts w:ascii="Arial" w:hAnsi="Arial" w:cs="Arial"/>
              </w:rPr>
              <w:t xml:space="preserve"> depth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74F40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81DB8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90305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7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5B539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43</w:t>
            </w:r>
          </w:p>
        </w:tc>
      </w:tr>
      <w:tr w:rsidR="00B80C98" w:rsidRPr="00816849" w14:paraId="603A7197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7841C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Chlorophyll-</w:t>
            </w:r>
            <w:r w:rsidRPr="008A6F3D">
              <w:rPr>
                <w:rFonts w:ascii="Arial" w:hAnsi="Arial" w:cs="Arial"/>
                <w:i/>
              </w:rPr>
              <w:t>a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40B3F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07170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CB1C7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1.3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CDBD5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72</w:t>
            </w:r>
          </w:p>
        </w:tc>
      </w:tr>
      <w:tr w:rsidR="00B80C98" w:rsidRPr="00816849" w14:paraId="1737412C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48765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 xml:space="preserve">Dissolved </w:t>
            </w:r>
            <w:r>
              <w:rPr>
                <w:rFonts w:ascii="Arial" w:hAnsi="Arial" w:cs="Arial"/>
              </w:rPr>
              <w:t>o</w:t>
            </w:r>
            <w:r w:rsidRPr="0044175D">
              <w:rPr>
                <w:rFonts w:ascii="Arial" w:hAnsi="Arial" w:cs="Arial"/>
              </w:rPr>
              <w:t xml:space="preserve">rganic </w:t>
            </w:r>
            <w:r>
              <w:rPr>
                <w:rFonts w:ascii="Arial" w:hAnsi="Arial" w:cs="Arial"/>
              </w:rPr>
              <w:t>c</w:t>
            </w:r>
            <w:r w:rsidRPr="0044175D">
              <w:rPr>
                <w:rFonts w:ascii="Arial" w:hAnsi="Arial" w:cs="Arial"/>
              </w:rPr>
              <w:t>arbon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B09DB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5DA12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BB144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1.7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C578B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87</w:t>
            </w:r>
          </w:p>
        </w:tc>
      </w:tr>
      <w:tr w:rsidR="00B80C98" w:rsidRPr="00816849" w14:paraId="15A740D0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BE803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</w:t>
            </w:r>
            <w:r w:rsidRPr="00816849">
              <w:rPr>
                <w:rFonts w:ascii="Arial" w:hAnsi="Arial" w:cs="Arial"/>
              </w:rPr>
              <w:t>ax</w:t>
            </w:r>
            <w:r>
              <w:rPr>
                <w:rFonts w:ascii="Arial" w:hAnsi="Arial" w:cs="Arial"/>
              </w:rPr>
              <w:t xml:space="preserve">imum </w:t>
            </w:r>
            <w:r w:rsidRPr="00816849">
              <w:rPr>
                <w:rFonts w:ascii="Arial" w:hAnsi="Arial" w:cs="Arial"/>
              </w:rPr>
              <w:t>depth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08950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0B42F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D14B0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9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F84D2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325</w:t>
            </w:r>
          </w:p>
        </w:tc>
      </w:tr>
      <w:tr w:rsidR="00B80C98" w:rsidRPr="00816849" w14:paraId="4A876680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E1AD8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F</w:t>
            </w:r>
            <w:r w:rsidRPr="00816849">
              <w:rPr>
                <w:rFonts w:ascii="Arial" w:hAnsi="Arial" w:cs="Arial"/>
              </w:rPr>
              <w:t>orestry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89B8C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423D9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01B71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5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C98F33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573</w:t>
            </w:r>
          </w:p>
        </w:tc>
      </w:tr>
      <w:tr w:rsidR="00B80C98" w:rsidRPr="00816849" w14:paraId="163EA408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742793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N</w:t>
            </w:r>
            <w:r w:rsidRPr="00816849">
              <w:rPr>
                <w:rFonts w:ascii="Arial" w:hAnsi="Arial" w:cs="Arial"/>
              </w:rPr>
              <w:t>ative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EFB88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4750A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2AB1EF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90B98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384</w:t>
            </w:r>
          </w:p>
        </w:tc>
      </w:tr>
      <w:tr w:rsidR="00B80C98" w:rsidRPr="00816849" w14:paraId="57AC4DC4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C278A43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D</w:t>
            </w:r>
            <w:r w:rsidRPr="00816849">
              <w:rPr>
                <w:rFonts w:ascii="Arial" w:hAnsi="Arial" w:cs="Arial"/>
              </w:rPr>
              <w:t>istance</w:t>
            </w:r>
            <w:r>
              <w:rPr>
                <w:rFonts w:ascii="Arial" w:hAnsi="Arial" w:cs="Arial"/>
              </w:rPr>
              <w:t xml:space="preserve"> </w:t>
            </w:r>
            <w:r w:rsidRPr="00816849">
              <w:rPr>
                <w:rFonts w:ascii="Arial" w:hAnsi="Arial" w:cs="Arial"/>
              </w:rPr>
              <w:t>to</w:t>
            </w:r>
            <w:r>
              <w:rPr>
                <w:rFonts w:ascii="Arial" w:hAnsi="Arial" w:cs="Arial"/>
              </w:rPr>
              <w:t xml:space="preserve"> </w:t>
            </w:r>
            <w:r w:rsidRPr="00816849">
              <w:rPr>
                <w:rFonts w:ascii="Arial" w:hAnsi="Arial" w:cs="Arial"/>
              </w:rPr>
              <w:t>road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F037DC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01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9BAECB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8D5A3E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5CBD4B7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945</w:t>
            </w:r>
          </w:p>
        </w:tc>
      </w:tr>
      <w:tr w:rsidR="00B80C98" w:rsidRPr="00816849" w14:paraId="4A5D715C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8303784" w14:textId="77777777" w:rsidR="00B80C98" w:rsidRPr="00816849" w:rsidRDefault="00B80C98" w:rsidP="00E96735">
            <w:pPr>
              <w:pStyle w:val="ListParagraph"/>
              <w:numPr>
                <w:ilvl w:val="0"/>
                <w:numId w:val="8"/>
              </w:num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ediment</w:t>
            </w:r>
          </w:p>
        </w:tc>
        <w:tc>
          <w:tcPr>
            <w:tcW w:w="99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CCE783A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E</w:t>
            </w:r>
            <w:r w:rsidRPr="00816849">
              <w:rPr>
                <w:rFonts w:ascii="Arial" w:hAnsi="Arial" w:cs="Arial"/>
              </w:rPr>
              <w:t>stimate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E72887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S.E.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A0AAC9E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statistic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68D009D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P</w:t>
            </w:r>
          </w:p>
        </w:tc>
      </w:tr>
      <w:tr w:rsidR="00B80C98" w:rsidRPr="00816849" w14:paraId="6B28F04D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2A697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(Intercept)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4DFCB3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5.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40CA8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67AA0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34.23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B0DB0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 xml:space="preserve">  </w:t>
            </w:r>
            <w:r w:rsidRPr="00816849">
              <w:rPr>
                <w:rFonts w:ascii="Arial" w:hAnsi="Arial" w:cs="Arial"/>
              </w:rPr>
              <w:t>&lt;0.001</w:t>
            </w:r>
          </w:p>
        </w:tc>
      </w:tr>
      <w:tr w:rsidR="00B80C98" w:rsidRPr="00816849" w14:paraId="49DDF83F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97B23C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Total Nitrogen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D6FCF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1.0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6FAAA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B3AE2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5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EA287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559</w:t>
            </w:r>
          </w:p>
        </w:tc>
      </w:tr>
      <w:tr w:rsidR="00B80C98" w:rsidRPr="00816849" w14:paraId="0122CFB4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389759B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Total Phosphorus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1AAA7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1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C9F5C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A6C54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8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ABF89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384</w:t>
            </w:r>
          </w:p>
        </w:tc>
      </w:tr>
      <w:tr w:rsidR="00B80C98" w:rsidRPr="00816849" w14:paraId="2820F485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F86D334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igh-productivity</w:t>
            </w:r>
            <w:r w:rsidRPr="0044175D">
              <w:rPr>
                <w:rFonts w:ascii="Arial" w:hAnsi="Arial" w:cs="Arial"/>
              </w:rPr>
              <w:t xml:space="preserve"> exotic grass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14F2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75C28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754C7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6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C45D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507</w:t>
            </w:r>
          </w:p>
        </w:tc>
      </w:tr>
      <w:tr w:rsidR="00B80C98" w:rsidRPr="00816849" w14:paraId="74CC81E4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5165DD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Low</w:t>
            </w:r>
            <w:r>
              <w:rPr>
                <w:rFonts w:ascii="Arial" w:hAnsi="Arial" w:cs="Arial"/>
              </w:rPr>
              <w:t>-</w:t>
            </w:r>
            <w:r w:rsidRPr="0044175D">
              <w:rPr>
                <w:rFonts w:ascii="Arial" w:hAnsi="Arial" w:cs="Arial"/>
              </w:rPr>
              <w:t>productivity grass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D9711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94176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14759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8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B085C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403</w:t>
            </w:r>
          </w:p>
        </w:tc>
      </w:tr>
      <w:tr w:rsidR="00B80C98" w:rsidRPr="00816849" w14:paraId="704115D9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4A00B2D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Latitude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D9A738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7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1026F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7362A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3.95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5BAEF" w14:textId="77777777" w:rsidR="00B80C98" w:rsidRPr="00B15B80" w:rsidRDefault="00B80C98" w:rsidP="00E96735">
            <w:pPr>
              <w:spacing w:after="0" w:line="240" w:lineRule="auto"/>
              <w:rPr>
                <w:rFonts w:ascii="Arial" w:hAnsi="Arial" w:cs="Arial"/>
                <w:b/>
                <w:bCs/>
              </w:rPr>
            </w:pPr>
            <w:r>
              <w:rPr>
                <w:rFonts w:ascii="Arial" w:hAnsi="Arial" w:cs="Arial"/>
                <w:b/>
                <w:bCs/>
              </w:rPr>
              <w:t xml:space="preserve">  </w:t>
            </w:r>
            <w:r w:rsidRPr="00B15B80">
              <w:rPr>
                <w:rFonts w:ascii="Arial" w:hAnsi="Arial" w:cs="Arial"/>
                <w:b/>
                <w:bCs/>
              </w:rPr>
              <w:t>&lt;0.001</w:t>
            </w:r>
          </w:p>
        </w:tc>
      </w:tr>
      <w:tr w:rsidR="00B80C98" w:rsidRPr="00B15B80" w14:paraId="13D144D7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F01A6D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Altitude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26CF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8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BF1E3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B7258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2.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E94DB" w14:textId="77777777" w:rsidR="00B80C98" w:rsidRPr="00B15B80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  <w:b/>
                <w:bCs/>
              </w:rPr>
            </w:pPr>
            <w:r w:rsidRPr="00B15B80">
              <w:rPr>
                <w:rFonts w:ascii="Arial" w:hAnsi="Arial" w:cs="Arial"/>
                <w:b/>
                <w:bCs/>
              </w:rPr>
              <w:t>0.016</w:t>
            </w:r>
          </w:p>
        </w:tc>
      </w:tr>
      <w:tr w:rsidR="00B80C98" w:rsidRPr="00816849" w14:paraId="57BD7179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E4AB72F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Lake area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2600F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C256C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47163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07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E8B93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947</w:t>
            </w:r>
          </w:p>
        </w:tc>
      </w:tr>
      <w:tr w:rsidR="00B80C98" w:rsidRPr="00816849" w14:paraId="60C4B4BB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9B71E87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Secchi disk</w:t>
            </w:r>
            <w:r>
              <w:rPr>
                <w:rFonts w:ascii="Arial" w:hAnsi="Arial" w:cs="Arial"/>
              </w:rPr>
              <w:t xml:space="preserve"> depth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AE647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1.2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10557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6A263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1.9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08A40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53</w:t>
            </w:r>
          </w:p>
        </w:tc>
      </w:tr>
      <w:tr w:rsidR="00B80C98" w:rsidRPr="00816849" w14:paraId="7B78BB52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5650F5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Chlorophyll-</w:t>
            </w:r>
            <w:r w:rsidRPr="001118CD">
              <w:rPr>
                <w:rFonts w:ascii="Arial" w:hAnsi="Arial" w:cs="Arial"/>
                <w:i/>
                <w:iCs/>
              </w:rPr>
              <w:t>a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CBDD8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1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BBE3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E21E5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1.04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73211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3</w:t>
            </w:r>
          </w:p>
        </w:tc>
      </w:tr>
      <w:tr w:rsidR="00B80C98" w:rsidRPr="00816849" w14:paraId="65914C30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B73073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 xml:space="preserve">Dissolved </w:t>
            </w:r>
            <w:r>
              <w:rPr>
                <w:rFonts w:ascii="Arial" w:hAnsi="Arial" w:cs="Arial"/>
              </w:rPr>
              <w:t>o</w:t>
            </w:r>
            <w:r w:rsidRPr="0044175D">
              <w:rPr>
                <w:rFonts w:ascii="Arial" w:hAnsi="Arial" w:cs="Arial"/>
              </w:rPr>
              <w:t xml:space="preserve">rganic </w:t>
            </w:r>
            <w:r>
              <w:rPr>
                <w:rFonts w:ascii="Arial" w:hAnsi="Arial" w:cs="Arial"/>
              </w:rPr>
              <w:t>c</w:t>
            </w:r>
            <w:r w:rsidRPr="0044175D">
              <w:rPr>
                <w:rFonts w:ascii="Arial" w:hAnsi="Arial" w:cs="Arial"/>
              </w:rPr>
              <w:t>arbon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A88C3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9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D8AA4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1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C7B56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3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47034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697</w:t>
            </w:r>
          </w:p>
        </w:tc>
      </w:tr>
      <w:tr w:rsidR="00B80C98" w:rsidRPr="00816849" w14:paraId="65C88CC5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224AA5A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</w:t>
            </w:r>
            <w:r w:rsidRPr="00816849">
              <w:rPr>
                <w:rFonts w:ascii="Arial" w:hAnsi="Arial" w:cs="Arial"/>
              </w:rPr>
              <w:t>ax</w:t>
            </w:r>
            <w:r>
              <w:rPr>
                <w:rFonts w:ascii="Arial" w:hAnsi="Arial" w:cs="Arial"/>
              </w:rPr>
              <w:t xml:space="preserve">imum </w:t>
            </w:r>
            <w:r w:rsidRPr="0044175D">
              <w:rPr>
                <w:rFonts w:ascii="Arial" w:hAnsi="Arial" w:cs="Arial"/>
              </w:rPr>
              <w:t>depth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7FB2A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B4422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8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1D04E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1.22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0EED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221</w:t>
            </w:r>
          </w:p>
        </w:tc>
      </w:tr>
      <w:tr w:rsidR="00B80C98" w:rsidRPr="00816849" w14:paraId="50A6C88B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9CD3E67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Forestry</w:t>
            </w:r>
          </w:p>
        </w:tc>
        <w:tc>
          <w:tcPr>
            <w:tcW w:w="99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FD148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89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C8527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D2CBE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1.86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A4D5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63</w:t>
            </w:r>
          </w:p>
        </w:tc>
      </w:tr>
      <w:tr w:rsidR="00B80C98" w:rsidRPr="00816849" w14:paraId="3391DBE3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29685BBB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Native</w:t>
            </w:r>
          </w:p>
        </w:tc>
        <w:tc>
          <w:tcPr>
            <w:tcW w:w="996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93E99B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9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59C86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9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2A9E1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-0.15</w:t>
            </w:r>
          </w:p>
        </w:tc>
        <w:tc>
          <w:tcPr>
            <w:tcW w:w="960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BF77A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877</w:t>
            </w:r>
          </w:p>
        </w:tc>
      </w:tr>
      <w:tr w:rsidR="00B80C98" w:rsidRPr="00816849" w14:paraId="0CF59885" w14:textId="77777777" w:rsidTr="00E96735">
        <w:trPr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7DAD61C3" w14:textId="77777777" w:rsidR="00B80C98" w:rsidRPr="00816849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Distance to road</w:t>
            </w:r>
          </w:p>
        </w:tc>
        <w:tc>
          <w:tcPr>
            <w:tcW w:w="99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F8C6EEC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1.03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98841F4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0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570EFA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47</w:t>
            </w:r>
          </w:p>
        </w:tc>
        <w:tc>
          <w:tcPr>
            <w:tcW w:w="9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5E63E6D" w14:textId="77777777" w:rsidR="00B80C98" w:rsidRPr="00816849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816849">
              <w:rPr>
                <w:rFonts w:ascii="Arial" w:hAnsi="Arial" w:cs="Arial"/>
              </w:rPr>
              <w:t>0.637</w:t>
            </w:r>
          </w:p>
        </w:tc>
      </w:tr>
    </w:tbl>
    <w:p w14:paraId="44E8CD47" w14:textId="77777777" w:rsidR="00B80C98" w:rsidRDefault="00B80C98" w:rsidP="00B80C98">
      <w:pPr>
        <w:rPr>
          <w:rFonts w:ascii="Arial" w:hAnsi="Arial" w:cs="Arial"/>
        </w:rPr>
      </w:pPr>
      <w:r>
        <w:rPr>
          <w:rFonts w:ascii="Arial" w:hAnsi="Arial" w:cs="Arial"/>
        </w:rPr>
        <w:br w:type="page"/>
      </w:r>
    </w:p>
    <w:p w14:paraId="32180804" w14:textId="75788714" w:rsidR="00B80C98" w:rsidRDefault="00B80C98" w:rsidP="00B80C98">
      <w:pPr>
        <w:spacing w:line="360" w:lineRule="auto"/>
        <w:rPr>
          <w:rFonts w:ascii="Arial" w:hAnsi="Arial" w:cs="Arial"/>
          <w:b/>
          <w:bCs/>
        </w:rPr>
      </w:pPr>
      <w:bookmarkStart w:id="5" w:name="_Ref169012556"/>
      <w:r w:rsidRPr="00421B37">
        <w:rPr>
          <w:rFonts w:ascii="Arial" w:hAnsi="Arial" w:cs="Arial"/>
        </w:rPr>
        <w:lastRenderedPageBreak/>
        <w:t xml:space="preserve">Supplementary Material </w:t>
      </w:r>
      <w:r w:rsidRPr="00421B37">
        <w:rPr>
          <w:rFonts w:ascii="Arial" w:hAnsi="Arial" w:cs="Arial"/>
        </w:rPr>
        <w:fldChar w:fldCharType="begin"/>
      </w:r>
      <w:r w:rsidRPr="00421B37">
        <w:rPr>
          <w:rFonts w:ascii="Arial" w:hAnsi="Arial" w:cs="Arial"/>
        </w:rPr>
        <w:instrText xml:space="preserve"> SEQ Supplementary_Material \* ARABIC </w:instrText>
      </w:r>
      <w:r w:rsidRPr="00421B37">
        <w:rPr>
          <w:rFonts w:ascii="Arial" w:hAnsi="Arial" w:cs="Arial"/>
        </w:rPr>
        <w:fldChar w:fldCharType="separate"/>
      </w:r>
      <w:r w:rsidR="00EB4D28">
        <w:rPr>
          <w:rFonts w:ascii="Arial" w:hAnsi="Arial" w:cs="Arial"/>
          <w:noProof/>
        </w:rPr>
        <w:t>5</w:t>
      </w:r>
      <w:r w:rsidRPr="00421B37">
        <w:rPr>
          <w:rFonts w:ascii="Arial" w:hAnsi="Arial" w:cs="Arial"/>
        </w:rPr>
        <w:fldChar w:fldCharType="end"/>
      </w:r>
      <w:bookmarkEnd w:id="5"/>
      <w:r w:rsidRPr="00421B37">
        <w:rPr>
          <w:rFonts w:ascii="Arial" w:hAnsi="Arial" w:cs="Arial"/>
        </w:rPr>
        <w:t>.</w:t>
      </w:r>
      <w:r>
        <w:rPr>
          <w:rFonts w:ascii="Arial" w:hAnsi="Arial" w:cs="Arial"/>
        </w:rPr>
        <w:t xml:space="preserve"> </w:t>
      </w:r>
      <w:r w:rsidRPr="0069783D">
        <w:rPr>
          <w:rFonts w:ascii="Arial" w:hAnsi="Arial" w:cs="Arial"/>
        </w:rPr>
        <w:t xml:space="preserve">Results of </w:t>
      </w:r>
      <w:r>
        <w:rPr>
          <w:rFonts w:ascii="Arial" w:hAnsi="Arial" w:cs="Arial"/>
        </w:rPr>
        <w:t xml:space="preserve">distance-based redundancy analysis based on Jaccard’s dissimilarities of the bacterial pathogen community showing each predictor variable's effect on </w:t>
      </w:r>
      <w:r w:rsidRPr="0069783D">
        <w:rPr>
          <w:rFonts w:ascii="Arial" w:hAnsi="Arial" w:cs="Arial"/>
        </w:rPr>
        <w:t xml:space="preserve">the </w:t>
      </w:r>
      <w:r>
        <w:rPr>
          <w:rFonts w:ascii="Arial" w:hAnsi="Arial" w:cs="Arial"/>
        </w:rPr>
        <w:t>a) water, and b) sediment bacterial pathogen community composition</w:t>
      </w:r>
      <w:r w:rsidRPr="0069783D">
        <w:rPr>
          <w:rFonts w:ascii="Arial" w:hAnsi="Arial" w:cs="Arial"/>
        </w:rPr>
        <w:t>.</w:t>
      </w:r>
    </w:p>
    <w:tbl>
      <w:tblPr>
        <w:tblW w:w="7440" w:type="dxa"/>
        <w:jc w:val="center"/>
        <w:tblCellMar>
          <w:left w:w="70" w:type="dxa"/>
          <w:right w:w="70" w:type="dxa"/>
        </w:tblCellMar>
        <w:tblLook w:val="04A0" w:firstRow="1" w:lastRow="0" w:firstColumn="1" w:lastColumn="0" w:noHBand="0" w:noVBand="1"/>
      </w:tblPr>
      <w:tblGrid>
        <w:gridCol w:w="3124"/>
        <w:gridCol w:w="232"/>
        <w:gridCol w:w="728"/>
        <w:gridCol w:w="232"/>
        <w:gridCol w:w="972"/>
        <w:gridCol w:w="232"/>
        <w:gridCol w:w="728"/>
        <w:gridCol w:w="232"/>
        <w:gridCol w:w="728"/>
        <w:gridCol w:w="232"/>
      </w:tblGrid>
      <w:tr w:rsidR="00B80C98" w:rsidRPr="00224092" w14:paraId="4D85E1E7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EF85885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A) Water Community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7868C2B3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120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6024BCE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01230491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3772E347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  <w:tr w:rsidR="00B80C98" w:rsidRPr="00224092" w14:paraId="57AFE223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382852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F9D9F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proofErr w:type="spellStart"/>
            <w:r w:rsidRPr="00224092">
              <w:rPr>
                <w:rFonts w:ascii="Arial" w:hAnsi="Arial" w:cs="Arial"/>
              </w:rPr>
              <w:t>df</w:t>
            </w:r>
            <w:proofErr w:type="spellEnd"/>
          </w:p>
        </w:tc>
        <w:tc>
          <w:tcPr>
            <w:tcW w:w="120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9FE8958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SS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E7D1BA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F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65C7D4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P</w:t>
            </w:r>
          </w:p>
        </w:tc>
      </w:tr>
      <w:tr w:rsidR="00B80C98" w:rsidRPr="00224092" w14:paraId="15B6E89E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83358E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Total Nitrogen</w:t>
            </w: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A3E15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C9FFF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3.79</w:t>
            </w: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2B09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44</w:t>
            </w: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C3D43" w14:textId="77777777" w:rsidR="00B80C98" w:rsidRPr="006D467C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  <w:b/>
                <w:bCs/>
              </w:rPr>
            </w:pPr>
            <w:r w:rsidRPr="006D467C">
              <w:rPr>
                <w:rFonts w:ascii="Arial" w:hAnsi="Arial" w:cs="Arial"/>
                <w:b/>
                <w:bCs/>
              </w:rPr>
              <w:t>0.05</w:t>
            </w:r>
          </w:p>
        </w:tc>
      </w:tr>
      <w:tr w:rsidR="00B80C98" w:rsidRPr="00224092" w14:paraId="66C071E6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06AE7F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Total Phosphorus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1015A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D8A8E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64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072E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56641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45</w:t>
            </w:r>
          </w:p>
        </w:tc>
      </w:tr>
      <w:tr w:rsidR="00B80C98" w:rsidRPr="00224092" w14:paraId="5BDD5695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DE7DC9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igh-productivity</w:t>
            </w:r>
            <w:r w:rsidRPr="00224092">
              <w:rPr>
                <w:rFonts w:ascii="Arial" w:hAnsi="Arial" w:cs="Arial"/>
              </w:rPr>
              <w:t xml:space="preserve"> exotic grass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C842E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78B7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6.19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D2066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35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0EBA8" w14:textId="77777777" w:rsidR="00B80C98" w:rsidRPr="006D467C" w:rsidRDefault="00B80C98" w:rsidP="00E96735">
            <w:pPr>
              <w:spacing w:after="0" w:line="240" w:lineRule="auto"/>
              <w:rPr>
                <w:rFonts w:ascii="Arial" w:hAnsi="Arial" w:cs="Arial"/>
                <w:b/>
                <w:bCs/>
              </w:rPr>
            </w:pPr>
            <w:r w:rsidRPr="006D467C">
              <w:rPr>
                <w:rFonts w:ascii="Arial" w:hAnsi="Arial" w:cs="Arial"/>
                <w:b/>
                <w:bCs/>
              </w:rPr>
              <w:t>&lt;0.001</w:t>
            </w:r>
          </w:p>
        </w:tc>
      </w:tr>
      <w:tr w:rsidR="00B80C98" w:rsidRPr="00224092" w14:paraId="13890BAB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54F8811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Low</w:t>
            </w:r>
            <w:r>
              <w:rPr>
                <w:rFonts w:ascii="Arial" w:hAnsi="Arial" w:cs="Arial"/>
              </w:rPr>
              <w:t>-</w:t>
            </w:r>
            <w:r w:rsidRPr="00224092">
              <w:rPr>
                <w:rFonts w:ascii="Arial" w:hAnsi="Arial" w:cs="Arial"/>
              </w:rPr>
              <w:t>productivity grass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3CA44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38797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74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5937A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04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7B78B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37</w:t>
            </w:r>
          </w:p>
        </w:tc>
      </w:tr>
      <w:tr w:rsidR="00B80C98" w:rsidRPr="00224092" w14:paraId="2362B47B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914D21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Latitude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8B2B1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C29FC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3.52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381C9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33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F6E2AC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09</w:t>
            </w:r>
          </w:p>
        </w:tc>
      </w:tr>
      <w:tr w:rsidR="00B80C98" w:rsidRPr="00224092" w14:paraId="48A71E4E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CB29DEA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Altitude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0DB93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44768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3.29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432AD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25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90524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13</w:t>
            </w:r>
          </w:p>
        </w:tc>
      </w:tr>
      <w:tr w:rsidR="00B80C98" w:rsidRPr="00224092" w14:paraId="59B9A3D9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E426336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Lake area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4F664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D4A1F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6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16167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98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2739A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44</w:t>
            </w:r>
          </w:p>
        </w:tc>
      </w:tr>
      <w:tr w:rsidR="00B80C98" w:rsidRPr="00224092" w14:paraId="41F45CF8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CFB1EB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Secchi disk</w:t>
            </w:r>
            <w:r>
              <w:rPr>
                <w:rFonts w:ascii="Arial" w:hAnsi="Arial" w:cs="Arial"/>
              </w:rPr>
              <w:t xml:space="preserve"> depth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96866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6FDB4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91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FA468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72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2DE3B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93</w:t>
            </w:r>
          </w:p>
        </w:tc>
      </w:tr>
      <w:tr w:rsidR="00B80C98" w:rsidRPr="00224092" w14:paraId="4D1F79D2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9F6046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Chlorophyll-</w:t>
            </w:r>
            <w:r w:rsidRPr="001118CD">
              <w:rPr>
                <w:rFonts w:ascii="Arial" w:hAnsi="Arial" w:cs="Arial"/>
                <w:i/>
                <w:iCs/>
              </w:rPr>
              <w:t>a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D3087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B6F61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73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CA8E3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04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805B2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38</w:t>
            </w:r>
          </w:p>
        </w:tc>
      </w:tr>
      <w:tr w:rsidR="00B80C98" w:rsidRPr="00224092" w14:paraId="68866D7D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B914661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 xml:space="preserve">Dissolved </w:t>
            </w:r>
            <w:r>
              <w:rPr>
                <w:rFonts w:ascii="Arial" w:hAnsi="Arial" w:cs="Arial"/>
              </w:rPr>
              <w:t>o</w:t>
            </w:r>
            <w:r w:rsidRPr="0044175D">
              <w:rPr>
                <w:rFonts w:ascii="Arial" w:hAnsi="Arial" w:cs="Arial"/>
              </w:rPr>
              <w:t xml:space="preserve">rganic </w:t>
            </w:r>
            <w:r>
              <w:rPr>
                <w:rFonts w:ascii="Arial" w:hAnsi="Arial" w:cs="Arial"/>
              </w:rPr>
              <w:t>c</w:t>
            </w:r>
            <w:r w:rsidRPr="0044175D">
              <w:rPr>
                <w:rFonts w:ascii="Arial" w:hAnsi="Arial" w:cs="Arial"/>
              </w:rPr>
              <w:t>arbon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45CFF5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79FE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3.41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D4537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29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E53DF4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1</w:t>
            </w:r>
          </w:p>
        </w:tc>
      </w:tr>
      <w:tr w:rsidR="00B80C98" w:rsidRPr="00224092" w14:paraId="1999D0F3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2348ED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</w:t>
            </w:r>
            <w:r w:rsidRPr="00816849">
              <w:rPr>
                <w:rFonts w:ascii="Arial" w:hAnsi="Arial" w:cs="Arial"/>
              </w:rPr>
              <w:t>ax</w:t>
            </w:r>
            <w:r>
              <w:rPr>
                <w:rFonts w:ascii="Arial" w:hAnsi="Arial" w:cs="Arial"/>
              </w:rPr>
              <w:t>imum</w:t>
            </w:r>
            <w:r w:rsidRPr="00224092" w:rsidDel="005F0D50">
              <w:rPr>
                <w:rFonts w:ascii="Arial" w:hAnsi="Arial" w:cs="Arial"/>
              </w:rPr>
              <w:t xml:space="preserve"> </w:t>
            </w:r>
            <w:r w:rsidRPr="00224092">
              <w:rPr>
                <w:rFonts w:ascii="Arial" w:hAnsi="Arial" w:cs="Arial"/>
              </w:rPr>
              <w:t>depth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B170E2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45E33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34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EAB09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89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4505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65</w:t>
            </w:r>
          </w:p>
        </w:tc>
      </w:tr>
      <w:tr w:rsidR="00B80C98" w:rsidRPr="00224092" w14:paraId="62BF174A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CF1C37C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Forestry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53148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06AB3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82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A432C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69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FC96C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96</w:t>
            </w:r>
          </w:p>
        </w:tc>
      </w:tr>
      <w:tr w:rsidR="00B80C98" w:rsidRPr="00224092" w14:paraId="22C22B1A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ED50AA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Native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C8158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AE2EA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07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FEB98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78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E1616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86</w:t>
            </w:r>
          </w:p>
        </w:tc>
      </w:tr>
      <w:tr w:rsidR="00B80C98" w:rsidRPr="00224092" w14:paraId="4A6B671A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0DFC4782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Distance to road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00F82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FBA6D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47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FDD62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94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CE71E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55</w:t>
            </w:r>
          </w:p>
        </w:tc>
      </w:tr>
      <w:tr w:rsidR="00B80C98" w:rsidRPr="00224092" w14:paraId="1EA239D0" w14:textId="77777777" w:rsidTr="00E96735">
        <w:trPr>
          <w:gridAfter w:val="1"/>
          <w:wAfter w:w="232" w:type="dxa"/>
          <w:trHeight w:val="300"/>
          <w:jc w:val="center"/>
        </w:trPr>
        <w:tc>
          <w:tcPr>
            <w:tcW w:w="312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55F3E5E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Residua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1E86189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66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AF27FE3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438.15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4210D5E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0AC131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  <w:tr w:rsidR="00B80C98" w:rsidRPr="00224092" w14:paraId="6C3D4B52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0909F34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b) Sediment community</w:t>
            </w: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57386209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120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2915CC70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44509E02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</w:tcPr>
          <w:p w14:paraId="63CA8AD7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  <w:tr w:rsidR="00B80C98" w:rsidRPr="00224092" w14:paraId="5B4A79AD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7F743D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9B0DEB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proofErr w:type="spellStart"/>
            <w:r w:rsidRPr="00224092">
              <w:rPr>
                <w:rFonts w:ascii="Arial" w:hAnsi="Arial" w:cs="Arial"/>
              </w:rPr>
              <w:t>df</w:t>
            </w:r>
            <w:proofErr w:type="spellEnd"/>
          </w:p>
        </w:tc>
        <w:tc>
          <w:tcPr>
            <w:tcW w:w="1204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71CE54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SS</w:t>
            </w: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605642D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F</w:t>
            </w: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E0EF56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P</w:t>
            </w:r>
          </w:p>
        </w:tc>
      </w:tr>
      <w:tr w:rsidR="00B80C98" w:rsidRPr="00224092" w14:paraId="00D8BC31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32ACDF8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Total Nitrogen</w:t>
            </w: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C810E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FC762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2</w:t>
            </w: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0D783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8</w:t>
            </w:r>
          </w:p>
        </w:tc>
        <w:tc>
          <w:tcPr>
            <w:tcW w:w="960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89F6B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71</w:t>
            </w:r>
          </w:p>
        </w:tc>
      </w:tr>
      <w:tr w:rsidR="00B80C98" w:rsidRPr="00224092" w14:paraId="269D278A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B861FF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Total Phosphorus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41DF9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EB07D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99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57117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99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07CB7" w14:textId="77777777" w:rsidR="00B80C98" w:rsidRPr="006D467C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  <w:b/>
                <w:bCs/>
              </w:rPr>
            </w:pPr>
            <w:r w:rsidRPr="006D467C">
              <w:rPr>
                <w:rFonts w:ascii="Arial" w:hAnsi="Arial" w:cs="Arial"/>
                <w:b/>
                <w:bCs/>
              </w:rPr>
              <w:t>0.01</w:t>
            </w:r>
          </w:p>
        </w:tc>
      </w:tr>
      <w:tr w:rsidR="00B80C98" w:rsidRPr="00224092" w14:paraId="5FFCBA76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6028F4E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High-productivity</w:t>
            </w:r>
            <w:r w:rsidRPr="00224092">
              <w:rPr>
                <w:rFonts w:ascii="Arial" w:hAnsi="Arial" w:cs="Arial"/>
              </w:rPr>
              <w:t xml:space="preserve"> exotic grass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089B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F0392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96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8E1B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31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6FB1F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16</w:t>
            </w:r>
          </w:p>
        </w:tc>
      </w:tr>
      <w:tr w:rsidR="00B80C98" w:rsidRPr="00224092" w14:paraId="5F75626A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D8A37C6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Low</w:t>
            </w:r>
            <w:r>
              <w:rPr>
                <w:rFonts w:ascii="Arial" w:hAnsi="Arial" w:cs="Arial"/>
              </w:rPr>
              <w:t>-</w:t>
            </w:r>
            <w:r w:rsidRPr="00224092">
              <w:rPr>
                <w:rFonts w:ascii="Arial" w:hAnsi="Arial" w:cs="Arial"/>
              </w:rPr>
              <w:t>prod</w:t>
            </w:r>
            <w:r>
              <w:rPr>
                <w:rFonts w:ascii="Arial" w:hAnsi="Arial" w:cs="Arial"/>
              </w:rPr>
              <w:t>uctivity</w:t>
            </w:r>
            <w:r w:rsidRPr="00224092">
              <w:rPr>
                <w:rFonts w:ascii="Arial" w:hAnsi="Arial" w:cs="Arial"/>
              </w:rPr>
              <w:t xml:space="preserve"> grass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AB13F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EA3B6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87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B778D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91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62E92" w14:textId="77777777" w:rsidR="00B80C98" w:rsidRPr="006D467C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  <w:b/>
                <w:bCs/>
              </w:rPr>
            </w:pPr>
            <w:r w:rsidRPr="006D467C">
              <w:rPr>
                <w:rFonts w:ascii="Arial" w:hAnsi="Arial" w:cs="Arial"/>
                <w:b/>
                <w:bCs/>
              </w:rPr>
              <w:t>0.01</w:t>
            </w:r>
          </w:p>
        </w:tc>
      </w:tr>
      <w:tr w:rsidR="00B80C98" w:rsidRPr="00224092" w14:paraId="7E886A72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54D725F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Latitude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2975A2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2C0DD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48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D9F3F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65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3203C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06</w:t>
            </w:r>
          </w:p>
        </w:tc>
      </w:tr>
      <w:tr w:rsidR="00B80C98" w:rsidRPr="00224092" w14:paraId="6307BAB7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6890A6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Altitude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2064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685D6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49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9529C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99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30BC8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47</w:t>
            </w:r>
          </w:p>
        </w:tc>
      </w:tr>
      <w:tr w:rsidR="00B80C98" w:rsidRPr="00224092" w14:paraId="14247EB2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92EE20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Lake area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60DD4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D4D71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66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0B036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11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4B805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3</w:t>
            </w:r>
          </w:p>
        </w:tc>
      </w:tr>
      <w:tr w:rsidR="00B80C98" w:rsidRPr="00224092" w14:paraId="1C893F2D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1D3546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Secchi disk</w:t>
            </w:r>
            <w:r>
              <w:rPr>
                <w:rFonts w:ascii="Arial" w:hAnsi="Arial" w:cs="Arial"/>
              </w:rPr>
              <w:t xml:space="preserve"> depth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1AAA1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BA10D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2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E6344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46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2DEC6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09</w:t>
            </w:r>
          </w:p>
        </w:tc>
      </w:tr>
      <w:tr w:rsidR="00B80C98" w:rsidRPr="00224092" w14:paraId="38EC4C4D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84974E4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>Chlorophyll-</w:t>
            </w:r>
            <w:r w:rsidRPr="001118CD">
              <w:rPr>
                <w:rFonts w:ascii="Arial" w:hAnsi="Arial" w:cs="Arial"/>
                <w:i/>
                <w:iCs/>
              </w:rPr>
              <w:t>a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63CFA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DF6C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37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FD282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91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B85E4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56</w:t>
            </w:r>
          </w:p>
        </w:tc>
      </w:tr>
      <w:tr w:rsidR="00B80C98" w:rsidRPr="00224092" w14:paraId="5B7DEC87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3802F5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44175D">
              <w:rPr>
                <w:rFonts w:ascii="Arial" w:hAnsi="Arial" w:cs="Arial"/>
              </w:rPr>
              <w:t xml:space="preserve">Dissolved </w:t>
            </w:r>
            <w:r>
              <w:rPr>
                <w:rFonts w:ascii="Arial" w:hAnsi="Arial" w:cs="Arial"/>
              </w:rPr>
              <w:t>o</w:t>
            </w:r>
            <w:r w:rsidRPr="0044175D">
              <w:rPr>
                <w:rFonts w:ascii="Arial" w:hAnsi="Arial" w:cs="Arial"/>
              </w:rPr>
              <w:t xml:space="preserve">rganic </w:t>
            </w:r>
            <w:r>
              <w:rPr>
                <w:rFonts w:ascii="Arial" w:hAnsi="Arial" w:cs="Arial"/>
              </w:rPr>
              <w:t>c</w:t>
            </w:r>
            <w:r w:rsidRPr="0044175D">
              <w:rPr>
                <w:rFonts w:ascii="Arial" w:hAnsi="Arial" w:cs="Arial"/>
              </w:rPr>
              <w:t>arbon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65ACD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665699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88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4E342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25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F0CE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18</w:t>
            </w:r>
          </w:p>
        </w:tc>
      </w:tr>
      <w:tr w:rsidR="00B80C98" w:rsidRPr="00224092" w14:paraId="0EE8F98A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8E7DA40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>
              <w:rPr>
                <w:rFonts w:ascii="Arial" w:hAnsi="Arial" w:cs="Arial"/>
              </w:rPr>
              <w:t>M</w:t>
            </w:r>
            <w:r w:rsidRPr="00816849">
              <w:rPr>
                <w:rFonts w:ascii="Arial" w:hAnsi="Arial" w:cs="Arial"/>
              </w:rPr>
              <w:t>ax</w:t>
            </w:r>
            <w:r>
              <w:rPr>
                <w:rFonts w:ascii="Arial" w:hAnsi="Arial" w:cs="Arial"/>
              </w:rPr>
              <w:t>imum</w:t>
            </w:r>
            <w:r w:rsidRPr="00224092">
              <w:rPr>
                <w:rFonts w:ascii="Arial" w:hAnsi="Arial" w:cs="Arial"/>
              </w:rPr>
              <w:t>. depth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C8F9C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E1CA8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08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E095B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72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9EE55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8</w:t>
            </w:r>
          </w:p>
        </w:tc>
      </w:tr>
      <w:tr w:rsidR="00B80C98" w:rsidRPr="00224092" w14:paraId="21C2B5AE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AB9E1A0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Forestry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17D55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2074A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.04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E5A75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36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0F34D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12</w:t>
            </w:r>
          </w:p>
        </w:tc>
      </w:tr>
      <w:tr w:rsidR="00B80C98" w:rsidRPr="00224092" w14:paraId="576F8CF4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C08C7B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Native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A3456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67F0F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46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56F05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97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0BCFF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47</w:t>
            </w:r>
          </w:p>
        </w:tc>
      </w:tr>
      <w:tr w:rsidR="00B80C98" w:rsidRPr="00224092" w14:paraId="1D0EFA50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hideMark/>
          </w:tcPr>
          <w:p w14:paraId="6D7F5277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Distance to road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B99AA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92E11B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1.22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2943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81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BC4F0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0.7</w:t>
            </w:r>
          </w:p>
        </w:tc>
      </w:tr>
      <w:tr w:rsidR="00B80C98" w:rsidRPr="00224092" w14:paraId="266BDFEB" w14:textId="77777777" w:rsidTr="00E96735">
        <w:trPr>
          <w:trHeight w:val="300"/>
          <w:jc w:val="center"/>
        </w:trPr>
        <w:tc>
          <w:tcPr>
            <w:tcW w:w="3356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2A5A1B5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Residual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398402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264</w:t>
            </w:r>
          </w:p>
        </w:tc>
        <w:tc>
          <w:tcPr>
            <w:tcW w:w="1204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489FFBE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  <w:r w:rsidRPr="00224092">
              <w:rPr>
                <w:rFonts w:ascii="Arial" w:hAnsi="Arial" w:cs="Arial"/>
              </w:rPr>
              <w:t>396.52</w:t>
            </w: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D24ECA5" w14:textId="77777777" w:rsidR="00B80C98" w:rsidRPr="00224092" w:rsidRDefault="00B80C98" w:rsidP="00E96735">
            <w:pPr>
              <w:spacing w:after="0" w:line="240" w:lineRule="auto"/>
              <w:jc w:val="right"/>
              <w:rPr>
                <w:rFonts w:ascii="Arial" w:hAnsi="Arial" w:cs="Arial"/>
              </w:rPr>
            </w:pPr>
          </w:p>
        </w:tc>
        <w:tc>
          <w:tcPr>
            <w:tcW w:w="9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C9760DE" w14:textId="77777777" w:rsidR="00B80C98" w:rsidRPr="00224092" w:rsidRDefault="00B80C98" w:rsidP="00E96735">
            <w:pPr>
              <w:spacing w:after="0" w:line="240" w:lineRule="auto"/>
              <w:rPr>
                <w:rFonts w:ascii="Arial" w:hAnsi="Arial" w:cs="Arial"/>
              </w:rPr>
            </w:pPr>
          </w:p>
        </w:tc>
      </w:tr>
    </w:tbl>
    <w:p w14:paraId="137A07DA" w14:textId="77777777" w:rsidR="00B80C98" w:rsidRPr="00224092" w:rsidRDefault="00B80C98" w:rsidP="00B80C98">
      <w:pPr>
        <w:spacing w:line="360" w:lineRule="auto"/>
        <w:rPr>
          <w:rFonts w:ascii="Arial" w:hAnsi="Arial" w:cs="Arial"/>
        </w:rPr>
      </w:pPr>
    </w:p>
    <w:p w14:paraId="4B8BE2A1" w14:textId="77777777" w:rsidR="00F35B93" w:rsidRDefault="00F35B93"/>
    <w:sectPr w:rsidR="00F35B93" w:rsidSect="00B80C9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Times New Roman (Cuerpo en alfa">
    <w:altName w:val="Times New Roman"/>
    <w:charset w:val="00"/>
    <w:family w:val="roman"/>
    <w:pitch w:val="variable"/>
    <w:sig w:usb0="E0002AFF" w:usb1="C0007841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10A07E2D"/>
    <w:multiLevelType w:val="multilevel"/>
    <w:tmpl w:val="BA2CE3D4"/>
    <w:lvl w:ilvl="0">
      <w:start w:val="1"/>
      <w:numFmt w:val="decimal"/>
      <w:pStyle w:val="Heading3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" w15:restartNumberingAfterBreak="0">
    <w:nsid w:val="1D904A5A"/>
    <w:multiLevelType w:val="hybridMultilevel"/>
    <w:tmpl w:val="7AD2388C"/>
    <w:lvl w:ilvl="0" w:tplc="1A4058C8">
      <w:start w:val="1"/>
      <w:numFmt w:val="upp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B1906AC"/>
    <w:multiLevelType w:val="hybridMultilevel"/>
    <w:tmpl w:val="D2A20866"/>
    <w:lvl w:ilvl="0" w:tplc="0C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3D1108DD"/>
    <w:multiLevelType w:val="multilevel"/>
    <w:tmpl w:val="8A2663F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452336A"/>
    <w:multiLevelType w:val="hybridMultilevel"/>
    <w:tmpl w:val="10C0EFE2"/>
    <w:lvl w:ilvl="0" w:tplc="1E10C210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B88423A"/>
    <w:multiLevelType w:val="multilevel"/>
    <w:tmpl w:val="0C0A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6E3125E9"/>
    <w:multiLevelType w:val="hybridMultilevel"/>
    <w:tmpl w:val="311679DC"/>
    <w:lvl w:ilvl="0" w:tplc="0C0A000F">
      <w:start w:val="1"/>
      <w:numFmt w:val="decimal"/>
      <w:lvlText w:val="%1."/>
      <w:lvlJc w:val="left"/>
      <w:pPr>
        <w:ind w:left="720" w:hanging="360"/>
      </w:p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86D3452"/>
    <w:multiLevelType w:val="hybridMultilevel"/>
    <w:tmpl w:val="36968EE6"/>
    <w:lvl w:ilvl="0" w:tplc="0C0A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BA703FF"/>
    <w:multiLevelType w:val="hybridMultilevel"/>
    <w:tmpl w:val="0DD28F70"/>
    <w:lvl w:ilvl="0" w:tplc="0C0A0017">
      <w:start w:val="2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C0A0019" w:tentative="1">
      <w:start w:val="1"/>
      <w:numFmt w:val="lowerLetter"/>
      <w:lvlText w:val="%2."/>
      <w:lvlJc w:val="left"/>
      <w:pPr>
        <w:ind w:left="1440" w:hanging="360"/>
      </w:pPr>
    </w:lvl>
    <w:lvl w:ilvl="2" w:tplc="0C0A001B" w:tentative="1">
      <w:start w:val="1"/>
      <w:numFmt w:val="lowerRoman"/>
      <w:lvlText w:val="%3."/>
      <w:lvlJc w:val="right"/>
      <w:pPr>
        <w:ind w:left="2160" w:hanging="180"/>
      </w:pPr>
    </w:lvl>
    <w:lvl w:ilvl="3" w:tplc="0C0A000F" w:tentative="1">
      <w:start w:val="1"/>
      <w:numFmt w:val="decimal"/>
      <w:lvlText w:val="%4."/>
      <w:lvlJc w:val="left"/>
      <w:pPr>
        <w:ind w:left="2880" w:hanging="360"/>
      </w:pPr>
    </w:lvl>
    <w:lvl w:ilvl="4" w:tplc="0C0A0019" w:tentative="1">
      <w:start w:val="1"/>
      <w:numFmt w:val="lowerLetter"/>
      <w:lvlText w:val="%5."/>
      <w:lvlJc w:val="left"/>
      <w:pPr>
        <w:ind w:left="3600" w:hanging="360"/>
      </w:pPr>
    </w:lvl>
    <w:lvl w:ilvl="5" w:tplc="0C0A001B" w:tentative="1">
      <w:start w:val="1"/>
      <w:numFmt w:val="lowerRoman"/>
      <w:lvlText w:val="%6."/>
      <w:lvlJc w:val="right"/>
      <w:pPr>
        <w:ind w:left="4320" w:hanging="180"/>
      </w:pPr>
    </w:lvl>
    <w:lvl w:ilvl="6" w:tplc="0C0A000F" w:tentative="1">
      <w:start w:val="1"/>
      <w:numFmt w:val="decimal"/>
      <w:lvlText w:val="%7."/>
      <w:lvlJc w:val="left"/>
      <w:pPr>
        <w:ind w:left="5040" w:hanging="360"/>
      </w:pPr>
    </w:lvl>
    <w:lvl w:ilvl="7" w:tplc="0C0A0019" w:tentative="1">
      <w:start w:val="1"/>
      <w:numFmt w:val="lowerLetter"/>
      <w:lvlText w:val="%8."/>
      <w:lvlJc w:val="left"/>
      <w:pPr>
        <w:ind w:left="5760" w:hanging="360"/>
      </w:pPr>
    </w:lvl>
    <w:lvl w:ilvl="8" w:tplc="0C0A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53412621">
    <w:abstractNumId w:val="4"/>
  </w:num>
  <w:num w:numId="2" w16cid:durableId="1990862802">
    <w:abstractNumId w:val="0"/>
  </w:num>
  <w:num w:numId="3" w16cid:durableId="378938959">
    <w:abstractNumId w:val="6"/>
  </w:num>
  <w:num w:numId="4" w16cid:durableId="888881888">
    <w:abstractNumId w:val="5"/>
  </w:num>
  <w:num w:numId="5" w16cid:durableId="1989821473">
    <w:abstractNumId w:val="2"/>
  </w:num>
  <w:num w:numId="6" w16cid:durableId="1118837892">
    <w:abstractNumId w:val="7"/>
  </w:num>
  <w:num w:numId="7" w16cid:durableId="761217822">
    <w:abstractNumId w:val="8"/>
  </w:num>
  <w:num w:numId="8" w16cid:durableId="297612261">
    <w:abstractNumId w:val="1"/>
  </w:num>
  <w:num w:numId="9" w16cid:durableId="5944543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0C98"/>
    <w:rsid w:val="000B2B15"/>
    <w:rsid w:val="00160051"/>
    <w:rsid w:val="002215E4"/>
    <w:rsid w:val="004B7B98"/>
    <w:rsid w:val="005A2BFA"/>
    <w:rsid w:val="0083040C"/>
    <w:rsid w:val="00A110F9"/>
    <w:rsid w:val="00B80C98"/>
    <w:rsid w:val="00CF2C59"/>
    <w:rsid w:val="00DD172A"/>
    <w:rsid w:val="00EB4D28"/>
    <w:rsid w:val="00F35B93"/>
    <w:rsid w:val="00FF6D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1911F3"/>
  <w15:chartTrackingRefBased/>
  <w15:docId w15:val="{163F401D-CA58-4DD9-8928-F2B1282118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s-ES" w:eastAsia="es-E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80C98"/>
    <w:rPr>
      <w:lang w:val="en-NZ"/>
    </w:rPr>
  </w:style>
  <w:style w:type="paragraph" w:styleId="Heading1">
    <w:name w:val="heading 1"/>
    <w:basedOn w:val="Normal"/>
    <w:next w:val="Normal"/>
    <w:link w:val="Heading1Char"/>
    <w:uiPriority w:val="9"/>
    <w:qFormat/>
    <w:rsid w:val="00B80C9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B80C9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F6D49"/>
    <w:pPr>
      <w:keepNext/>
      <w:keepLines/>
      <w:numPr>
        <w:numId w:val="2"/>
      </w:numPr>
      <w:suppressAutoHyphens/>
      <w:spacing w:before="40" w:after="0" w:line="360" w:lineRule="auto"/>
      <w:ind w:hanging="360"/>
      <w:outlineLvl w:val="2"/>
    </w:pPr>
    <w:rPr>
      <w:rFonts w:asciiTheme="majorHAnsi" w:eastAsiaTheme="majorEastAsia" w:hAnsiTheme="majorHAnsi" w:cstheme="majorBidi"/>
      <w:color w:val="0F4761" w:themeColor="accent1" w:themeShade="BF"/>
      <w:lang w:val="es-ES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80C9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80C9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80C9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80C9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80C9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80C9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a">
    <w:name w:val="Tabla"/>
    <w:basedOn w:val="TableNormal"/>
    <w:uiPriority w:val="99"/>
    <w:rsid w:val="002215E4"/>
    <w:pPr>
      <w:spacing w:after="0" w:line="240" w:lineRule="auto"/>
    </w:pPr>
    <w:rPr>
      <w:rFonts w:ascii="Arial" w:hAnsi="Arial" w:cs="Times New Roman (Cuerpo en alfa"/>
      <w:szCs w:val="24"/>
      <w:lang w:val="es-ES_tradnl"/>
    </w:rPr>
    <w:tblPr>
      <w:tblBorders>
        <w:top w:val="single" w:sz="4" w:space="0" w:color="auto"/>
        <w:bottom w:val="single" w:sz="4" w:space="0" w:color="auto"/>
      </w:tblBorders>
    </w:tblPr>
  </w:style>
  <w:style w:type="table" w:customStyle="1" w:styleId="Tablastilo">
    <w:name w:val="Tabla stilo"/>
    <w:basedOn w:val="TableNormal"/>
    <w:uiPriority w:val="99"/>
    <w:rsid w:val="000B2B15"/>
    <w:pPr>
      <w:spacing w:after="0" w:line="240" w:lineRule="auto"/>
    </w:pPr>
    <w:rPr>
      <w:rFonts w:ascii="Arial" w:hAnsi="Arial" w:cs="Times New Roman (Cuerpo en alfa"/>
      <w:sz w:val="24"/>
      <w:szCs w:val="24"/>
      <w:lang w:val="es-ES_tradnl"/>
    </w:rPr>
    <w:tblPr/>
  </w:style>
  <w:style w:type="character" w:customStyle="1" w:styleId="Heading3Char">
    <w:name w:val="Heading 3 Char"/>
    <w:basedOn w:val="DefaultParagraphFont"/>
    <w:link w:val="Heading3"/>
    <w:uiPriority w:val="9"/>
    <w:rsid w:val="00FF6D49"/>
    <w:rPr>
      <w:rFonts w:asciiTheme="majorHAnsi" w:eastAsiaTheme="majorEastAsia" w:hAnsiTheme="majorHAnsi" w:cstheme="majorBidi"/>
      <w:color w:val="0F4761" w:themeColor="accent1" w:themeShade="BF"/>
    </w:rPr>
  </w:style>
  <w:style w:type="character" w:customStyle="1" w:styleId="Heading1Char">
    <w:name w:val="Heading 1 Char"/>
    <w:basedOn w:val="DefaultParagraphFont"/>
    <w:link w:val="Heading1"/>
    <w:uiPriority w:val="9"/>
    <w:rsid w:val="00B80C98"/>
    <w:rPr>
      <w:rFonts w:asciiTheme="majorHAnsi" w:eastAsiaTheme="majorEastAsia" w:hAnsiTheme="majorHAnsi" w:cstheme="majorBidi"/>
      <w:color w:val="0F4761" w:themeColor="accent1" w:themeShade="BF"/>
      <w:sz w:val="40"/>
      <w:szCs w:val="40"/>
      <w:lang w:val="en-NZ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B80C98"/>
    <w:rPr>
      <w:rFonts w:asciiTheme="majorHAnsi" w:eastAsiaTheme="majorEastAsia" w:hAnsiTheme="majorHAnsi" w:cstheme="majorBidi"/>
      <w:color w:val="0F4761" w:themeColor="accent1" w:themeShade="BF"/>
      <w:sz w:val="32"/>
      <w:szCs w:val="32"/>
      <w:lang w:val="en-NZ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80C98"/>
    <w:rPr>
      <w:rFonts w:eastAsiaTheme="majorEastAsia" w:cstheme="majorBidi"/>
      <w:i/>
      <w:iCs/>
      <w:color w:val="0F4761" w:themeColor="accent1" w:themeShade="BF"/>
      <w:lang w:val="en-NZ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80C98"/>
    <w:rPr>
      <w:rFonts w:eastAsiaTheme="majorEastAsia" w:cstheme="majorBidi"/>
      <w:color w:val="0F4761" w:themeColor="accent1" w:themeShade="BF"/>
      <w:lang w:val="en-NZ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80C98"/>
    <w:rPr>
      <w:rFonts w:eastAsiaTheme="majorEastAsia" w:cstheme="majorBidi"/>
      <w:i/>
      <w:iCs/>
      <w:color w:val="595959" w:themeColor="text1" w:themeTint="A6"/>
      <w:lang w:val="en-NZ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80C98"/>
    <w:rPr>
      <w:rFonts w:eastAsiaTheme="majorEastAsia" w:cstheme="majorBidi"/>
      <w:color w:val="595959" w:themeColor="text1" w:themeTint="A6"/>
      <w:lang w:val="en-NZ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80C98"/>
    <w:rPr>
      <w:rFonts w:eastAsiaTheme="majorEastAsia" w:cstheme="majorBidi"/>
      <w:i/>
      <w:iCs/>
      <w:color w:val="272727" w:themeColor="text1" w:themeTint="D8"/>
      <w:lang w:val="en-NZ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80C98"/>
    <w:rPr>
      <w:rFonts w:eastAsiaTheme="majorEastAsia" w:cstheme="majorBidi"/>
      <w:color w:val="272727" w:themeColor="text1" w:themeTint="D8"/>
      <w:lang w:val="en-NZ"/>
    </w:rPr>
  </w:style>
  <w:style w:type="paragraph" w:styleId="Title">
    <w:name w:val="Title"/>
    <w:basedOn w:val="Normal"/>
    <w:next w:val="Normal"/>
    <w:link w:val="TitleChar"/>
    <w:uiPriority w:val="10"/>
    <w:qFormat/>
    <w:rsid w:val="00B80C9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80C98"/>
    <w:rPr>
      <w:rFonts w:asciiTheme="majorHAnsi" w:eastAsiaTheme="majorEastAsia" w:hAnsiTheme="majorHAnsi" w:cstheme="majorBidi"/>
      <w:spacing w:val="-10"/>
      <w:kern w:val="28"/>
      <w:sz w:val="56"/>
      <w:szCs w:val="56"/>
      <w:lang w:val="en-NZ"/>
    </w:rPr>
  </w:style>
  <w:style w:type="paragraph" w:styleId="Subtitle">
    <w:name w:val="Subtitle"/>
    <w:basedOn w:val="Normal"/>
    <w:next w:val="Normal"/>
    <w:link w:val="SubtitleChar"/>
    <w:uiPriority w:val="11"/>
    <w:qFormat/>
    <w:rsid w:val="00B80C9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80C98"/>
    <w:rPr>
      <w:rFonts w:eastAsiaTheme="majorEastAsia" w:cstheme="majorBidi"/>
      <w:color w:val="595959" w:themeColor="text1" w:themeTint="A6"/>
      <w:spacing w:val="15"/>
      <w:sz w:val="28"/>
      <w:szCs w:val="28"/>
      <w:lang w:val="en-NZ"/>
    </w:rPr>
  </w:style>
  <w:style w:type="paragraph" w:styleId="Quote">
    <w:name w:val="Quote"/>
    <w:basedOn w:val="Normal"/>
    <w:next w:val="Normal"/>
    <w:link w:val="QuoteChar"/>
    <w:uiPriority w:val="29"/>
    <w:qFormat/>
    <w:rsid w:val="00B80C9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80C98"/>
    <w:rPr>
      <w:i/>
      <w:iCs/>
      <w:color w:val="404040" w:themeColor="text1" w:themeTint="BF"/>
      <w:lang w:val="en-NZ"/>
    </w:rPr>
  </w:style>
  <w:style w:type="paragraph" w:styleId="ListParagraph">
    <w:name w:val="List Paragraph"/>
    <w:basedOn w:val="Normal"/>
    <w:uiPriority w:val="34"/>
    <w:qFormat/>
    <w:rsid w:val="00B80C9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80C9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80C9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80C98"/>
    <w:rPr>
      <w:i/>
      <w:iCs/>
      <w:color w:val="0F4761" w:themeColor="accent1" w:themeShade="BF"/>
      <w:lang w:val="en-NZ"/>
    </w:rPr>
  </w:style>
  <w:style w:type="character" w:styleId="IntenseReference">
    <w:name w:val="Intense Reference"/>
    <w:basedOn w:val="DefaultParagraphFont"/>
    <w:uiPriority w:val="32"/>
    <w:qFormat/>
    <w:rsid w:val="00B80C98"/>
    <w:rPr>
      <w:b/>
      <w:bCs/>
      <w:smallCaps/>
      <w:color w:val="0F4761" w:themeColor="accent1" w:themeShade="BF"/>
      <w:spacing w:val="5"/>
    </w:rPr>
  </w:style>
  <w:style w:type="paragraph" w:styleId="Caption">
    <w:name w:val="caption"/>
    <w:basedOn w:val="Normal"/>
    <w:next w:val="Normal"/>
    <w:uiPriority w:val="35"/>
    <w:unhideWhenUsed/>
    <w:qFormat/>
    <w:rsid w:val="00B80C98"/>
    <w:pPr>
      <w:spacing w:after="200" w:line="240" w:lineRule="auto"/>
    </w:pPr>
    <w:rPr>
      <w:i/>
      <w:iCs/>
      <w:color w:val="0E2841" w:themeColor="text2"/>
      <w:sz w:val="18"/>
      <w:szCs w:val="18"/>
    </w:rPr>
  </w:style>
  <w:style w:type="paragraph" w:customStyle="1" w:styleId="CawthronReportbodytext">
    <w:name w:val="Cawthron Report body text"/>
    <w:link w:val="CawthronReportbodytextChar"/>
    <w:qFormat/>
    <w:rsid w:val="00B80C98"/>
    <w:pPr>
      <w:spacing w:after="0" w:line="288" w:lineRule="auto"/>
      <w:ind w:left="680"/>
    </w:pPr>
    <w:rPr>
      <w:rFonts w:ascii="Arial" w:eastAsia="Times New Roman" w:hAnsi="Arial" w:cs="Times New Roman"/>
      <w:kern w:val="0"/>
      <w:szCs w:val="24"/>
      <w:lang w:val="en-NZ" w:eastAsia="ja-JP"/>
      <w14:ligatures w14:val="none"/>
    </w:rPr>
  </w:style>
  <w:style w:type="character" w:customStyle="1" w:styleId="CawthronReportbodytextChar">
    <w:name w:val="Cawthron Report body text Char"/>
    <w:link w:val="CawthronReportbodytext"/>
    <w:rsid w:val="00B80C98"/>
    <w:rPr>
      <w:rFonts w:ascii="Arial" w:eastAsia="Times New Roman" w:hAnsi="Arial" w:cs="Times New Roman"/>
      <w:kern w:val="0"/>
      <w:szCs w:val="24"/>
      <w:lang w:val="en-NZ" w:eastAsia="ja-JP"/>
      <w14:ligatures w14:val="none"/>
    </w:rPr>
  </w:style>
  <w:style w:type="paragraph" w:customStyle="1" w:styleId="EndNoteBibliographyTitle">
    <w:name w:val="EndNote Bibliography Title"/>
    <w:basedOn w:val="Normal"/>
    <w:link w:val="EndNoteBibliographyTitleChar"/>
    <w:rsid w:val="00B80C98"/>
    <w:pPr>
      <w:spacing w:after="0"/>
      <w:jc w:val="center"/>
    </w:pPr>
    <w:rPr>
      <w:rFonts w:ascii="Arial" w:hAnsi="Arial" w:cs="Arial"/>
      <w:noProof/>
      <w:lang w:val="es-E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80C98"/>
    <w:rPr>
      <w:rFonts w:ascii="Arial" w:hAnsi="Arial" w:cs="Arial"/>
      <w:noProof/>
    </w:rPr>
  </w:style>
  <w:style w:type="paragraph" w:customStyle="1" w:styleId="EndNoteBibliography">
    <w:name w:val="EndNote Bibliography"/>
    <w:basedOn w:val="Normal"/>
    <w:link w:val="EndNoteBibliographyChar"/>
    <w:rsid w:val="00B80C98"/>
    <w:pPr>
      <w:spacing w:line="240" w:lineRule="auto"/>
    </w:pPr>
    <w:rPr>
      <w:rFonts w:ascii="Arial" w:hAnsi="Arial" w:cs="Arial"/>
      <w:noProof/>
      <w:lang w:val="es-ES"/>
    </w:rPr>
  </w:style>
  <w:style w:type="character" w:customStyle="1" w:styleId="EndNoteBibliographyChar">
    <w:name w:val="EndNote Bibliography Char"/>
    <w:basedOn w:val="DefaultParagraphFont"/>
    <w:link w:val="EndNoteBibliography"/>
    <w:rsid w:val="00B80C98"/>
    <w:rPr>
      <w:rFonts w:ascii="Arial" w:hAnsi="Arial" w:cs="Arial"/>
      <w:noProof/>
    </w:rPr>
  </w:style>
  <w:style w:type="character" w:styleId="Hyperlink">
    <w:name w:val="Hyperlink"/>
    <w:basedOn w:val="DefaultParagraphFont"/>
    <w:uiPriority w:val="99"/>
    <w:unhideWhenUsed/>
    <w:rsid w:val="00B80C9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B80C98"/>
    <w:rPr>
      <w:color w:val="605E5C"/>
      <w:shd w:val="clear" w:color="auto" w:fill="E1DFDD"/>
    </w:rPr>
  </w:style>
  <w:style w:type="character" w:customStyle="1" w:styleId="overlay">
    <w:name w:val="overlay"/>
    <w:basedOn w:val="DefaultParagraphFont"/>
    <w:rsid w:val="00B80C98"/>
  </w:style>
  <w:style w:type="character" w:styleId="Emphasis">
    <w:name w:val="Emphasis"/>
    <w:basedOn w:val="DefaultParagraphFont"/>
    <w:uiPriority w:val="20"/>
    <w:qFormat/>
    <w:rsid w:val="00B80C98"/>
    <w:rPr>
      <w:i/>
      <w:iCs/>
    </w:rPr>
  </w:style>
  <w:style w:type="character" w:styleId="CommentReference">
    <w:name w:val="annotation reference"/>
    <w:basedOn w:val="DefaultParagraphFont"/>
    <w:uiPriority w:val="99"/>
    <w:semiHidden/>
    <w:unhideWhenUsed/>
    <w:rsid w:val="00B80C9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B80C9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B80C98"/>
    <w:rPr>
      <w:sz w:val="20"/>
      <w:szCs w:val="20"/>
      <w:lang w:val="en-NZ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B80C9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B80C98"/>
    <w:rPr>
      <w:b/>
      <w:bCs/>
      <w:sz w:val="20"/>
      <w:szCs w:val="20"/>
      <w:lang w:val="en-NZ"/>
    </w:rPr>
  </w:style>
  <w:style w:type="character" w:styleId="LineNumber">
    <w:name w:val="line number"/>
    <w:basedOn w:val="DefaultParagraphFont"/>
    <w:uiPriority w:val="99"/>
    <w:semiHidden/>
    <w:unhideWhenUsed/>
    <w:rsid w:val="00B80C98"/>
  </w:style>
  <w:style w:type="paragraph" w:styleId="Revision">
    <w:name w:val="Revision"/>
    <w:hidden/>
    <w:uiPriority w:val="99"/>
    <w:semiHidden/>
    <w:rsid w:val="00B80C98"/>
    <w:pPr>
      <w:spacing w:after="0" w:line="240" w:lineRule="auto"/>
    </w:pPr>
    <w:rPr>
      <w:lang w:val="en-NZ"/>
    </w:rPr>
  </w:style>
  <w:style w:type="character" w:styleId="FollowedHyperlink">
    <w:name w:val="FollowedHyperlink"/>
    <w:basedOn w:val="DefaultParagraphFont"/>
    <w:uiPriority w:val="99"/>
    <w:semiHidden/>
    <w:unhideWhenUsed/>
    <w:rsid w:val="00B80C98"/>
    <w:rPr>
      <w:color w:val="96607D"/>
      <w:u w:val="single"/>
    </w:rPr>
  </w:style>
  <w:style w:type="paragraph" w:customStyle="1" w:styleId="msonormal0">
    <w:name w:val="msonormal"/>
    <w:basedOn w:val="Normal"/>
    <w:rsid w:val="00B80C9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kern w:val="0"/>
      <w:sz w:val="24"/>
      <w:szCs w:val="24"/>
      <w:lang w:val="es-ES"/>
      <w14:ligatures w14:val="none"/>
    </w:rPr>
  </w:style>
  <w:style w:type="paragraph" w:styleId="Header">
    <w:name w:val="header"/>
    <w:basedOn w:val="Normal"/>
    <w:link w:val="HeaderChar"/>
    <w:uiPriority w:val="99"/>
    <w:unhideWhenUsed/>
    <w:rsid w:val="00B80C9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80C98"/>
    <w:rPr>
      <w:lang w:val="en-NZ"/>
    </w:rPr>
  </w:style>
  <w:style w:type="paragraph" w:styleId="Footer">
    <w:name w:val="footer"/>
    <w:basedOn w:val="Normal"/>
    <w:link w:val="FooterChar"/>
    <w:uiPriority w:val="99"/>
    <w:unhideWhenUsed/>
    <w:rsid w:val="00B80C9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80C98"/>
    <w:rPr>
      <w:lang w:val="en-NZ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1.png"/><Relationship Id="rId11" Type="http://schemas.openxmlformats.org/officeDocument/2006/relationships/customXml" Target="../customXml/item3.xml"/><Relationship Id="rId5" Type="http://schemas.openxmlformats.org/officeDocument/2006/relationships/hyperlink" Target="https://github.com/LorMeBioAI/MBPD" TargetMode="External"/><Relationship Id="rId10" Type="http://schemas.openxmlformats.org/officeDocument/2006/relationships/customXml" Target="../customXml/item2.xml"/><Relationship Id="rId4" Type="http://schemas.openxmlformats.org/officeDocument/2006/relationships/webSettings" Target="webSettings.xml"/><Relationship Id="rId9" Type="http://schemas.openxmlformats.org/officeDocument/2006/relationships/customXml" Target="../customXml/item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966E12B545CE6C44A6CB37EB05CF59B2" ma:contentTypeVersion="15" ma:contentTypeDescription="Create a new document." ma:contentTypeScope="" ma:versionID="5a6b858ae9e2432ea799fe97a3e929f3">
  <xsd:schema xmlns:xsd="http://www.w3.org/2001/XMLSchema" xmlns:xs="http://www.w3.org/2001/XMLSchema" xmlns:p="http://schemas.microsoft.com/office/2006/metadata/properties" xmlns:ns2="b5439a2b-513d-42e8-ba61-a98b7d54f805" xmlns:ns3="c91ba75d-a605-44ec-98f4-70482865de16" targetNamespace="http://schemas.microsoft.com/office/2006/metadata/properties" ma:root="true" ma:fieldsID="30b98ec09c9badb297adf194038e58ef" ns2:_="" ns3:_="">
    <xsd:import namespace="b5439a2b-513d-42e8-ba61-a98b7d54f805"/>
    <xsd:import namespace="c91ba75d-a605-44ec-98f4-70482865de16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DateTaken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ObjectDetectorVersions" minOccurs="0"/>
                <xsd:element ref="ns2:MediaLengthInSeconds" minOccurs="0"/>
                <xsd:element ref="ns2:MediaServiceLocation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5439a2b-513d-42e8-ba61-a98b7d54f80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3" nillable="true" ma:taxonomy="true" ma:internalName="lcf76f155ced4ddcb4097134ff3c332f" ma:taxonomyFieldName="MediaServiceImageTags" ma:displayName="Image Tags" ma:readOnly="false" ma:fieldId="{5cf76f15-5ced-4ddc-b409-7134ff3c332f}" ma:taxonomyMulti="true" ma:sspId="03a901c6-6db3-41aa-b982-22f35efe4bcc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DateTaken" ma:index="15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OCR" ma:index="16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ObjectDetectorVersions" ma:index="19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LengthInSeconds" ma:index="20" nillable="true" ma:displayName="MediaLengthInSeconds" ma:hidden="true" ma:internalName="MediaLengthInSeconds" ma:readOnly="true">
      <xsd:simpleType>
        <xsd:restriction base="dms:Unknown"/>
      </xsd:simpleType>
    </xsd:element>
    <xsd:element name="MediaServiceLocation" ma:index="21" nillable="true" ma:displayName="Location" ma:indexed="true" ma:internalName="MediaServiceLocation" ma:readOnly="true">
      <xsd:simpleType>
        <xsd:restriction base="dms:Text"/>
      </xsd:simpleType>
    </xsd:element>
    <xsd:element name="MediaServiceSearchProperties" ma:index="2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91ba75d-a605-44ec-98f4-70482865de16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4" nillable="true" ma:displayName="Taxonomy Catch All Column" ma:hidden="true" ma:list="{9f00ceb0-f911-481e-9aa6-ee76839db769}" ma:internalName="TaxCatchAll" ma:showField="CatchAllData" ma:web="c91ba75d-a605-44ec-98f4-70482865de16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TaxCatchAll xmlns="c91ba75d-a605-44ec-98f4-70482865de16" xsi:nil="true"/>
    <lcf76f155ced4ddcb4097134ff3c332f xmlns="b5439a2b-513d-42e8-ba61-a98b7d54f805">
      <Terms xmlns="http://schemas.microsoft.com/office/infopath/2007/PartnerControls"/>
    </lcf76f155ced4ddcb4097134ff3c332f>
  </documentManagement>
</p:properties>
</file>

<file path=customXml/itemProps1.xml><?xml version="1.0" encoding="utf-8"?>
<ds:datastoreItem xmlns:ds="http://schemas.openxmlformats.org/officeDocument/2006/customXml" ds:itemID="{5A411200-4443-4272-A6F1-D71BE71C4B67}"/>
</file>

<file path=customXml/itemProps2.xml><?xml version="1.0" encoding="utf-8"?>
<ds:datastoreItem xmlns:ds="http://schemas.openxmlformats.org/officeDocument/2006/customXml" ds:itemID="{E9124C35-0A17-4825-87FC-3E941704264F}"/>
</file>

<file path=customXml/itemProps3.xml><?xml version="1.0" encoding="utf-8"?>
<ds:datastoreItem xmlns:ds="http://schemas.openxmlformats.org/officeDocument/2006/customXml" ds:itemID="{A7DB289B-753B-4F92-A2EE-5E897BF6EB01}"/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1</Pages>
  <Words>3176</Words>
  <Characters>17472</Characters>
  <Application>Microsoft Office Word</Application>
  <DocSecurity>0</DocSecurity>
  <Lines>145</Lines>
  <Paragraphs>41</Paragraphs>
  <ScaleCrop>false</ScaleCrop>
  <Company/>
  <LinksUpToDate>false</LinksUpToDate>
  <CharactersWithSpaces>206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vier Atalah</dc:creator>
  <cp:keywords/>
  <dc:description/>
  <cp:lastModifiedBy>Javier Atalah</cp:lastModifiedBy>
  <cp:revision>2</cp:revision>
  <cp:lastPrinted>2024-07-18T09:09:00Z</cp:lastPrinted>
  <dcterms:created xsi:type="dcterms:W3CDTF">2024-07-18T09:00:00Z</dcterms:created>
  <dcterms:modified xsi:type="dcterms:W3CDTF">2024-07-18T09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966E12B545CE6C44A6CB37EB05CF59B2</vt:lpwstr>
  </property>
</Properties>
</file>